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proofErr w:type="gramStart"/>
      <w:r w:rsidR="00BB25ED">
        <w:t>Balazs</w:t>
      </w:r>
      <w:proofErr w:type="spellEnd"/>
      <w:r w:rsidR="00B63BE3">
        <w:t xml:space="preserve"> </w:t>
      </w:r>
      <w:r w:rsidR="00BB25ED">
        <w:t>,</w:t>
      </w:r>
      <w:proofErr w:type="gramEnd"/>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31D542E8"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coronaviruses can be “</w:t>
      </w:r>
      <w:proofErr w:type="spellStart"/>
      <w:r w:rsidR="00FE383D">
        <w:t>pseudotyped</w:t>
      </w:r>
      <w:proofErr w:type="spellEnd"/>
      <w:r w:rsidR="00FE383D">
        <w:t>”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1274F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d":{"date-parts":[["2016"]]},"title":"Murine Leukemia Virus (MLV)-based Coronavirus Spike-pseudotyped Particle Production and Infection","type":"article-journal"},"uris":["http://www.mendeley.com/documents/?uuid=b83d60a4-13e5-4f19-ba56-2a9018bbe207"]}],"mendeley":{"formattedCitation":"[25–32]","plainTextFormattedCitation":"[25–32]","previouslyFormattedCitation":"[25–32]"},"properties":{"noteIndex":0},"schema":"https://github.com/citation-style-language/schema/raw/master/csl-citation.json"}</w:instrText>
      </w:r>
      <w:r w:rsidR="003E48E4">
        <w:fldChar w:fldCharType="separate"/>
      </w:r>
      <w:r w:rsidR="003E48E4" w:rsidRPr="003E48E4">
        <w:rPr>
          <w:noProof/>
        </w:rPr>
        <w:t>[25–32]</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F7694F">
      <w:pPr>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w:t>
      </w:r>
      <w:proofErr w:type="spellStart"/>
      <w:r w:rsidR="00427673">
        <w:t>pseudotyped</w:t>
      </w:r>
      <w:proofErr w:type="spellEnd"/>
      <w:r w:rsidR="00427673">
        <w:t xml:space="preserve">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5EA9C11" w:rsidR="00181401" w:rsidRPr="00325902" w:rsidRDefault="006C68CF" w:rsidP="00627F2D">
            <w:pPr>
              <w:pStyle w:val="MDPI52figure"/>
              <w:adjustRightInd w:val="0"/>
              <w:snapToGrid w:val="0"/>
              <w:rPr>
                <w:sz w:val="20"/>
              </w:rPr>
            </w:pPr>
            <w:r>
              <w:rPr>
                <w:noProof/>
                <w:snapToGrid/>
                <w:sz w:val="20"/>
              </w:rPr>
              <w:lastRenderedPageBreak/>
              <w:drawing>
                <wp:inline distT="0" distB="0" distL="0" distR="0" wp14:anchorId="5472111D" wp14:editId="4430B56E">
                  <wp:extent cx="4880172" cy="414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4897482" cy="4154885"/>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2FA8438A" w:rsidR="002427CB" w:rsidRDefault="002427CB" w:rsidP="003E4834">
      <w:pPr>
        <w:pStyle w:val="MDPI51figurecaption"/>
        <w:rPr>
          <w:b/>
        </w:rPr>
      </w:pPr>
    </w:p>
    <w:p w14:paraId="7B1183CE" w14:textId="6E3DF4A5"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 xml:space="preserve">Spike from SARS-CoV-2 strain Wuhan-Hu-1, a variant containing mutations K1269A and </w:t>
      </w:r>
      <w:bookmarkStart w:id="2" w:name="_GoBack"/>
      <w:bookmarkEnd w:id="2"/>
      <w:r w:rsidR="003F4DF2">
        <w:t>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7D58E1">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d":{"date-parts":[["2020"]]},"title":"Potent binding of 2019 novel coronavirus spike protein by a SARS coronavirus-specific human monoclonal antibody","type":"article"},"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39–41]","plainTextFormattedCitation":"[39–41]"},"properties":{"noteIndex":0},"schema":"https://github.com/citation-style-language/schema/raw/master/csl-citation.json"}</w:instrText>
      </w:r>
      <w:r w:rsidR="007D58E1">
        <w:fldChar w:fldCharType="separate"/>
      </w:r>
      <w:r w:rsidR="007D58E1" w:rsidRPr="007D58E1">
        <w:rPr>
          <w:noProof/>
        </w:rPr>
        <w:t>[39–41]</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41182B">
        <w:t xml:space="preserve"> </w:t>
      </w:r>
      <w:r w:rsidR="0041182B" w:rsidRPr="0041182B">
        <w:rPr>
          <w:color w:val="FF0000"/>
        </w:rPr>
        <w:t>X</w:t>
      </w:r>
      <w:r w:rsidR="002427CB">
        <w:t xml:space="preserve">.  </w:t>
      </w:r>
    </w:p>
    <w:p w14:paraId="4598E0CD" w14:textId="099018E1"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5D9874BF"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7D58E1">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42]","plainTextFormattedCitation":"[42]","previouslyFormattedCitation":"[39]"},"properties":{"noteIndex":0},"schema":"https://github.com/citation-style-language/schema/raw/master/csl-citation.json"}</w:instrText>
      </w:r>
      <w:r w:rsidR="00865550">
        <w:rPr>
          <w:i w:val="0"/>
          <w:iCs/>
        </w:rPr>
        <w:fldChar w:fldCharType="separate"/>
      </w:r>
      <w:r w:rsidR="007D58E1" w:rsidRPr="007D58E1">
        <w:rPr>
          <w:i w:val="0"/>
          <w:iCs/>
        </w:rPr>
        <w:t>[42]</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w:t>
      </w:r>
      <w:r w:rsidR="00737042">
        <w:rPr>
          <w:i w:val="0"/>
          <w:iCs/>
        </w:rPr>
        <w:lastRenderedPageBreak/>
        <w:t xml:space="preserve">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7D58E1">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3]","plainTextFormattedCitation":"[43]","previouslyFormattedCitation":"[40]"},"properties":{"noteIndex":0},"schema":"https://github.com/citation-style-language/schema/raw/master/csl-citation.json"}</w:instrText>
      </w:r>
      <w:r w:rsidR="00594FFC">
        <w:rPr>
          <w:i w:val="0"/>
          <w:iCs/>
        </w:rPr>
        <w:fldChar w:fldCharType="separate"/>
      </w:r>
      <w:r w:rsidR="007D58E1" w:rsidRPr="007D58E1">
        <w:rPr>
          <w:i w:val="0"/>
          <w:iCs/>
        </w:rPr>
        <w:t>[43]</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7D58E1">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4,45]","plainTextFormattedCitation":"[26,44,45]","previouslyFormattedCitation":"[26,41,42]"},"properties":{"noteIndex":0},"schema":"https://github.com/citation-style-language/schema/raw/master/csl-citation.json"}</w:instrText>
      </w:r>
      <w:r w:rsidR="00837DD2">
        <w:rPr>
          <w:i w:val="0"/>
          <w:iCs/>
        </w:rPr>
        <w:fldChar w:fldCharType="separate"/>
      </w:r>
      <w:r w:rsidR="007D58E1" w:rsidRPr="007D58E1">
        <w:rPr>
          <w:i w:val="0"/>
          <w:iCs/>
        </w:rPr>
        <w:t>[26,44,45]</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14695900"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infected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0B862FF6">
                  <wp:extent cx="5615940" cy="1717040"/>
                  <wp:effectExtent l="0" t="0" r="0" b="0"/>
                  <wp:docPr id="37" name="Picture 37" descr="A picture containing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77F12B0"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w:t>
      </w:r>
      <w:proofErr w:type="spellStart"/>
      <w:r w:rsidR="00037AD7">
        <w:t>pseudotyped</w:t>
      </w:r>
      <w:proofErr w:type="spellEnd"/>
      <w:r w:rsidR="00037AD7">
        <w:t xml:space="preserve">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3"/>
      <w:r w:rsidR="00455F86">
        <w:rPr>
          <w:b/>
          <w:bCs/>
        </w:rPr>
        <w:t>B</w:t>
      </w:r>
      <w:r w:rsidR="00455F86">
        <w:t>) Microscope image</w:t>
      </w:r>
      <w:r w:rsidR="005D44F7">
        <w:t xml:space="preserve"> </w:t>
      </w:r>
      <w:commentRangeEnd w:id="3"/>
      <w:r w:rsidR="006A6C09">
        <w:rPr>
          <w:rStyle w:val="CommentReference"/>
          <w:rFonts w:ascii="Times New Roman" w:hAnsi="Times New Roman"/>
          <w:lang w:bidi="ar-SA"/>
        </w:rPr>
        <w:commentReference w:id="3"/>
      </w:r>
      <w:r w:rsidR="005D44F7">
        <w:t xml:space="preserve">showing </w:t>
      </w:r>
      <w:proofErr w:type="spellStart"/>
      <w:r w:rsidR="005D44F7">
        <w:t>ZsGreen</w:t>
      </w:r>
      <w:proofErr w:type="spellEnd"/>
      <w:r w:rsidR="005D44F7">
        <w:t xml:space="preserve"> expression in 293T-ACE2 or 293T cells at </w:t>
      </w:r>
      <w:r w:rsidR="000702F9">
        <w:rPr>
          <w:color w:val="FF0000"/>
        </w:rPr>
        <w:t>46</w:t>
      </w:r>
      <w:r w:rsidR="005D44F7">
        <w:t xml:space="preserve"> 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Cells were infected with</w:t>
      </w:r>
      <w:r w:rsidR="000702F9">
        <w:t xml:space="preserve"> equal volumes of all Spike-</w:t>
      </w:r>
      <w:proofErr w:type="spellStart"/>
      <w:r w:rsidR="000702F9">
        <w:t>pseudotyped</w:t>
      </w:r>
      <w:proofErr w:type="spellEnd"/>
      <w:r w:rsidR="000702F9">
        <w:t xml:space="preserve"> lentivirus and</w:t>
      </w:r>
      <w:r w:rsidR="00C951F6">
        <w:t xml:space="preserve"> 10-fold less </w:t>
      </w:r>
      <w:r w:rsidR="003909FC">
        <w:t xml:space="preserve">volume of </w:t>
      </w:r>
      <w:r w:rsidR="00C951F6">
        <w:t>VSV</w:t>
      </w:r>
      <w:r w:rsidR="0051533C">
        <w:t xml:space="preserve"> </w:t>
      </w:r>
      <w:r w:rsidR="00C951F6">
        <w:t>G-</w:t>
      </w:r>
      <w:proofErr w:type="spellStart"/>
      <w:r w:rsidR="00C951F6">
        <w:t>pseudotyped</w:t>
      </w:r>
      <w:proofErr w:type="spellEnd"/>
      <w:r w:rsidR="00C951F6">
        <w:t xml:space="preserve"> lentivirus</w:t>
      </w:r>
      <w:r w:rsidR="000702F9">
        <w:t>.</w:t>
      </w:r>
    </w:p>
    <w:p w14:paraId="52BECDDF" w14:textId="4733B3A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555B4D24"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7D58E1">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7D58E1">
        <w:rPr>
          <w:rFonts w:ascii="Cambria Math" w:hAnsi="Cambria Math" w:cs="Cambria Math"/>
          <w:i w:val="0"/>
          <w:iCs/>
        </w:rPr>
        <w:instrText>≊</w:instrText>
      </w:r>
      <w:r w:rsidR="007D58E1">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6,47]","plainTextFormattedCitation":"[46,47]","previouslyFormattedCitation":"[43,44]"},"properties":{"noteIndex":0},"schema":"https://github.com/citation-style-language/schema/raw/master/csl-citation.json"}</w:instrText>
      </w:r>
      <w:r w:rsidR="00C50DDF">
        <w:rPr>
          <w:i w:val="0"/>
          <w:iCs/>
        </w:rPr>
        <w:fldChar w:fldCharType="separate"/>
      </w:r>
      <w:r w:rsidR="007D58E1" w:rsidRPr="007D58E1">
        <w:rPr>
          <w:i w:val="0"/>
          <w:iCs/>
        </w:rPr>
        <w:t>[46,47]</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1EBE5685"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7D58E1">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8]","plainTextFormattedCitation":"[48]","previouslyFormattedCitation":"[45]"},"properties":{"noteIndex":0},"schema":"https://github.com/citation-style-language/schema/raw/master/csl-citation.json"}</w:instrText>
      </w:r>
      <w:r w:rsidR="00C94E4B">
        <w:rPr>
          <w:i w:val="0"/>
          <w:iCs/>
          <w:color w:val="000000" w:themeColor="text1"/>
        </w:rPr>
        <w:fldChar w:fldCharType="separate"/>
      </w:r>
      <w:r w:rsidR="007D58E1" w:rsidRPr="007D58E1">
        <w:rPr>
          <w:i w:val="0"/>
          <w:iCs/>
          <w:color w:val="000000" w:themeColor="text1"/>
        </w:rPr>
        <w:t>[48]</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A07B01" w:rsidRPr="00A07B01">
        <w:rPr>
          <w:i w:val="0"/>
          <w:iCs/>
          <w:color w:val="FF0000"/>
        </w:rPr>
        <w:t>X</w:t>
      </w:r>
      <w:r w:rsidR="00A07B01">
        <w:rPr>
          <w:i w:val="0"/>
          <w:iCs/>
          <w:color w:val="000000" w:themeColor="text1"/>
        </w:rPr>
        <w:t xml:space="preserve"> </w:t>
      </w:r>
      <w:r w:rsidR="00A07B01">
        <w:rPr>
          <w:i w:val="0"/>
          <w:iCs/>
          <w:color w:val="000000" w:themeColor="text1"/>
        </w:rPr>
        <w:lastRenderedPageBreak/>
        <w:t xml:space="preserve">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1F9EAE66" w:rsidR="00D90B27" w:rsidRPr="00325902" w:rsidRDefault="00BC73D3" w:rsidP="005E53B6">
            <w:pPr>
              <w:pStyle w:val="MDPI52figure"/>
              <w:adjustRightInd w:val="0"/>
              <w:snapToGrid w:val="0"/>
              <w:rPr>
                <w:sz w:val="20"/>
              </w:rPr>
            </w:pPr>
            <w:r>
              <w:rPr>
                <w:noProof/>
                <w:snapToGrid/>
                <w:sz w:val="20"/>
              </w:rPr>
              <w:drawing>
                <wp:inline distT="0" distB="0" distL="0" distR="0" wp14:anchorId="259552E7" wp14:editId="6C9A2535">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029A03E1" w:rsidR="00D90B27" w:rsidRPr="005918D0" w:rsidRDefault="00D90B27" w:rsidP="00D90B27">
      <w:pPr>
        <w:pStyle w:val="MDPI51figurecaption"/>
      </w:pPr>
      <w:commentRangeStart w:id="4"/>
      <w:r w:rsidRPr="00325902">
        <w:rPr>
          <w:b/>
        </w:rPr>
        <w:t xml:space="preserve">Figure </w:t>
      </w:r>
      <w:r>
        <w:rPr>
          <w:b/>
        </w:rPr>
        <w:t>4</w:t>
      </w:r>
      <w:r w:rsidRPr="00325902">
        <w:rPr>
          <w:b/>
        </w:rPr>
        <w:t>.</w:t>
      </w:r>
      <w:r w:rsidRPr="00325902">
        <w:t xml:space="preserve"> </w:t>
      </w:r>
      <w:commentRangeEnd w:id="4"/>
      <w:r w:rsidR="003C41D6">
        <w:rPr>
          <w:rStyle w:val="CommentReference"/>
          <w:rFonts w:ascii="Times New Roman" w:hAnsi="Times New Roman"/>
          <w:lang w:bidi="ar-SA"/>
        </w:rPr>
        <w:commentReference w:id="4"/>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9425DC">
        <w:t xml:space="preserve"> </w:t>
      </w:r>
      <w:r>
        <w:t xml:space="preserve"> </w:t>
      </w:r>
    </w:p>
    <w:p w14:paraId="6E0F6193" w14:textId="689D4CAE"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5"/>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5"/>
      <w:r w:rsidR="00FF7DE4">
        <w:rPr>
          <w:rStyle w:val="CommentReference"/>
          <w:rFonts w:ascii="Times New Roman" w:hAnsi="Times New Roman"/>
          <w:b w:val="0"/>
          <w:snapToGrid/>
          <w:lang w:bidi="ar-SA"/>
        </w:rPr>
        <w:commentReference w:id="5"/>
      </w:r>
      <w:r w:rsidRPr="00F85C43">
        <w:rPr>
          <w:b w:val="0"/>
          <w:bCs/>
          <w:color w:val="000000" w:themeColor="text1"/>
        </w:rPr>
        <w:t>. For soluble ACE2</w:t>
      </w:r>
      <w:r w:rsidR="000E6111">
        <w:rPr>
          <w:b w:val="0"/>
          <w:bCs/>
          <w:color w:val="000000" w:themeColor="text1"/>
        </w:rPr>
        <w:t>-Fc</w:t>
      </w:r>
      <w:r w:rsidRPr="00F85C43">
        <w:rPr>
          <w:b w:val="0"/>
          <w:bCs/>
          <w:color w:val="000000" w:themeColor="text1"/>
        </w:rPr>
        <w:t xml:space="preserve">, the IC50 was </w:t>
      </w:r>
      <w:r w:rsidRPr="002A1D63">
        <w:rPr>
          <w:b w:val="0"/>
          <w:bCs/>
          <w:color w:val="FF0000"/>
        </w:rPr>
        <w:t>X</w:t>
      </w:r>
      <w:r w:rsidRPr="00F85C43">
        <w:rPr>
          <w:b w:val="0"/>
          <w:bCs/>
          <w:color w:val="000000" w:themeColor="text1"/>
        </w:rPr>
        <w:t xml:space="preserve"> which is </w:t>
      </w:r>
      <w:commentRangeStart w:id="6"/>
      <w:commentRangeStart w:id="7"/>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7D58E1">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8]","plainTextFormattedCitation":"[48]","previouslyFormattedCitation":"[45]"},"properties":{"noteIndex":0},"schema":"https://github.com/citation-style-language/schema/raw/master/csl-citation.json"}</w:instrText>
      </w:r>
      <w:r w:rsidR="009573FA">
        <w:rPr>
          <w:b w:val="0"/>
          <w:bCs/>
          <w:color w:val="000000" w:themeColor="text1"/>
        </w:rPr>
        <w:fldChar w:fldCharType="separate"/>
      </w:r>
      <w:r w:rsidR="007D58E1" w:rsidRPr="007D58E1">
        <w:rPr>
          <w:b w:val="0"/>
          <w:bCs/>
          <w:noProof/>
          <w:color w:val="000000" w:themeColor="text1"/>
        </w:rPr>
        <w:t>[48]</w:t>
      </w:r>
      <w:r w:rsidR="009573FA">
        <w:rPr>
          <w:b w:val="0"/>
          <w:bCs/>
          <w:color w:val="000000" w:themeColor="text1"/>
        </w:rPr>
        <w:fldChar w:fldCharType="end"/>
      </w:r>
      <w:commentRangeEnd w:id="6"/>
      <w:r w:rsidR="00B86140">
        <w:rPr>
          <w:rStyle w:val="CommentReference"/>
          <w:rFonts w:ascii="Times New Roman" w:hAnsi="Times New Roman"/>
          <w:b w:val="0"/>
          <w:snapToGrid/>
          <w:lang w:bidi="ar-SA"/>
        </w:rPr>
        <w:commentReference w:id="6"/>
      </w:r>
      <w:commentRangeEnd w:id="7"/>
      <w:r w:rsidR="000702F9">
        <w:rPr>
          <w:rStyle w:val="CommentReference"/>
          <w:rFonts w:ascii="Times New Roman" w:hAnsi="Times New Roman"/>
          <w:b w:val="0"/>
          <w:snapToGrid/>
          <w:lang w:bidi="ar-SA"/>
        </w:rPr>
        <w:commentReference w:id="7"/>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w:t>
      </w:r>
      <w:proofErr w:type="spellStart"/>
      <w:r w:rsidR="001E516B">
        <w:rPr>
          <w:b w:val="0"/>
          <w:bCs/>
          <w:color w:val="000000" w:themeColor="text1"/>
        </w:rPr>
        <w:t>pseudotyped</w:t>
      </w:r>
      <w:proofErr w:type="spellEnd"/>
      <w:r w:rsidR="001E516B">
        <w:rPr>
          <w:b w:val="0"/>
          <w:bCs/>
          <w:color w:val="000000" w:themeColor="text1"/>
        </w:rPr>
        <w:t xml:space="preserve">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commentRangeStart w:id="8"/>
      <w:r>
        <w:t>3</w:t>
      </w:r>
      <w:r w:rsidR="00181401" w:rsidRPr="00325902">
        <w:t>. Discussion</w:t>
      </w:r>
      <w:commentRangeEnd w:id="8"/>
      <w:r w:rsidR="00041425">
        <w:rPr>
          <w:rStyle w:val="CommentReference"/>
          <w:rFonts w:ascii="Times New Roman" w:hAnsi="Times New Roman"/>
          <w:b w:val="0"/>
          <w:snapToGrid/>
          <w:lang w:bidi="ar-SA"/>
        </w:rPr>
        <w:commentReference w:id="8"/>
      </w:r>
    </w:p>
    <w:p w14:paraId="1F01579F" w14:textId="22B27929" w:rsidR="00662F73" w:rsidRDefault="00EF5104" w:rsidP="007B5FA4">
      <w:pPr>
        <w:pStyle w:val="MDPI21heading1"/>
        <w:rPr>
          <w:b w:val="0"/>
          <w:bCs/>
          <w:lang w:eastAsia="zh-CN"/>
        </w:rPr>
      </w:pPr>
      <w:r>
        <w:rPr>
          <w:b w:val="0"/>
          <w:bCs/>
          <w:lang w:eastAsia="zh-CN"/>
        </w:rPr>
        <w:t>Here we describe a detailed protocol for making SARS-CoV-2 Spike-</w:t>
      </w:r>
      <w:proofErr w:type="spellStart"/>
      <w:r>
        <w:rPr>
          <w:b w:val="0"/>
          <w:bCs/>
          <w:lang w:eastAsia="zh-CN"/>
        </w:rPr>
        <w:t>pseudotyped</w:t>
      </w:r>
      <w:proofErr w:type="spellEnd"/>
      <w:r>
        <w:rPr>
          <w:b w:val="0"/>
          <w:bCs/>
          <w:lang w:eastAsia="zh-CN"/>
        </w:rPr>
        <w:t xml:space="preserve"> lentivirus and using this virus to study the </w:t>
      </w:r>
      <w:r w:rsidR="005F62B7">
        <w:rPr>
          <w:b w:val="0"/>
          <w:bCs/>
          <w:lang w:eastAsia="zh-CN"/>
        </w:rPr>
        <w:t>serum neutralization of</w:t>
      </w:r>
      <w:r>
        <w:rPr>
          <w:b w:val="0"/>
          <w:bCs/>
          <w:lang w:eastAsia="zh-CN"/>
        </w:rPr>
        <w:t xml:space="preserve"> SARS-CoV-2.</w:t>
      </w:r>
      <w:r w:rsidR="005F62B7">
        <w:rPr>
          <w:b w:val="0"/>
          <w:bCs/>
          <w:lang w:eastAsia="zh-CN"/>
        </w:rPr>
        <w:t xml:space="preserve"> </w:t>
      </w:r>
    </w:p>
    <w:p w14:paraId="33DECC53" w14:textId="0A7527A7" w:rsidR="00041425" w:rsidRDefault="00041425" w:rsidP="007B5FA4">
      <w:pPr>
        <w:pStyle w:val="MDPI21heading1"/>
        <w:rPr>
          <w:b w:val="0"/>
          <w:bCs/>
          <w:lang w:eastAsia="zh-CN"/>
        </w:rPr>
      </w:pPr>
      <w:r>
        <w:rPr>
          <w:b w:val="0"/>
          <w:bCs/>
          <w:lang w:eastAsia="zh-CN"/>
        </w:rPr>
        <w:t>Furthermore, we f</w:t>
      </w:r>
      <w:r w:rsidR="002427CB">
        <w:rPr>
          <w:b w:val="0"/>
          <w:bCs/>
          <w:lang w:eastAsia="zh-CN"/>
        </w:rPr>
        <w:t>oun</w:t>
      </w:r>
      <w:r>
        <w:rPr>
          <w:b w:val="0"/>
          <w:bCs/>
          <w:lang w:eastAsia="zh-CN"/>
        </w:rPr>
        <w:t>d that cytoplasmic tail modifications to SARS-CoV-2 Spike are not necessary to produce sufficient titers of Spike-</w:t>
      </w:r>
      <w:proofErr w:type="spellStart"/>
      <w:r>
        <w:rPr>
          <w:b w:val="0"/>
          <w:bCs/>
          <w:lang w:eastAsia="zh-CN"/>
        </w:rPr>
        <w:t>pseudotyped</w:t>
      </w:r>
      <w:proofErr w:type="spellEnd"/>
      <w:r>
        <w:rPr>
          <w:b w:val="0"/>
          <w:bCs/>
          <w:lang w:eastAsia="zh-CN"/>
        </w:rPr>
        <w:t xml:space="preserve"> lentivirus for downstream experiments. Indeed, some cytoplasmic tail modifications may disrupt Spike in some way, affecting its neutralization sensitivity. </w:t>
      </w:r>
    </w:p>
    <w:p w14:paraId="7A3A60E4" w14:textId="6A9E3714" w:rsidR="005F62B7" w:rsidRPr="00662F73" w:rsidRDefault="005F62B7" w:rsidP="007B5FA4">
      <w:pPr>
        <w:pStyle w:val="MDPI21heading1"/>
        <w:rPr>
          <w:b w:val="0"/>
          <w:bCs/>
          <w:lang w:eastAsia="zh-CN"/>
        </w:rPr>
      </w:pPr>
      <w:r>
        <w:rPr>
          <w:b w:val="0"/>
          <w:bCs/>
          <w:lang w:eastAsia="zh-CN"/>
        </w:rPr>
        <w:t>As scientific energy continues to shift towards studying SARS-CoV-2,</w:t>
      </w:r>
      <w:r w:rsidR="00041425">
        <w:rPr>
          <w:b w:val="0"/>
          <w:bCs/>
          <w:lang w:eastAsia="zh-CN"/>
        </w:rPr>
        <w:t xml:space="preserve"> we hope</w:t>
      </w:r>
      <w:r>
        <w:rPr>
          <w:b w:val="0"/>
          <w:bCs/>
          <w:lang w:eastAsia="zh-CN"/>
        </w:rPr>
        <w:t xml:space="preserve"> this detailed protocol and the</w:t>
      </w:r>
      <w:r w:rsidR="00041425">
        <w:rPr>
          <w:b w:val="0"/>
          <w:bCs/>
          <w:lang w:eastAsia="zh-CN"/>
        </w:rPr>
        <w:t xml:space="preserve"> plasmid and cell reagents, which are now </w:t>
      </w:r>
      <w:r>
        <w:rPr>
          <w:b w:val="0"/>
          <w:bCs/>
          <w:lang w:eastAsia="zh-CN"/>
        </w:rPr>
        <w:t>available on BEI resources</w:t>
      </w:r>
      <w:r w:rsidR="00041425">
        <w:rPr>
          <w:b w:val="0"/>
          <w:bCs/>
          <w:lang w:eastAsia="zh-CN"/>
        </w:rPr>
        <w:t>,</w:t>
      </w:r>
      <w:r>
        <w:rPr>
          <w:b w:val="0"/>
          <w:bCs/>
          <w:lang w:eastAsia="zh-CN"/>
        </w:rPr>
        <w:t xml:space="preserve"> will provide a</w:t>
      </w:r>
      <w:r w:rsidR="00041425">
        <w:rPr>
          <w:b w:val="0"/>
          <w:bCs/>
          <w:lang w:eastAsia="zh-CN"/>
        </w:rPr>
        <w:t xml:space="preserve"> valuable resource for </w:t>
      </w:r>
      <w:r>
        <w:rPr>
          <w:b w:val="0"/>
          <w:bCs/>
          <w:lang w:eastAsia="zh-CN"/>
        </w:rPr>
        <w:t>facilitating the study of the neutralizing antibody response to SARS-CoV-2.</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D03136">
      <w:pPr>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7"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8"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 xml:space="preserve">NC_045512) codon-optimized </w:t>
      </w:r>
      <w:r w:rsidR="001E7856">
        <w:rPr>
          <w:rFonts w:ascii="Palatino Linotype" w:hAnsi="Palatino Linotype"/>
          <w:color w:val="auto"/>
          <w:sz w:val="18"/>
          <w:szCs w:val="18"/>
          <w:lang w:eastAsia="en-US"/>
        </w:rPr>
        <w:lastRenderedPageBreak/>
        <w:t>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lastRenderedPageBreak/>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3CE0BF68"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7D58E1">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d":{"date-parts":[["2013"]]},"title":"Optimization of the transductional efficiency of lentiviral vectors: Effect of sera and polycations","type":"article-journal"},"uris":["http://www.mendeley.com/documents/?uuid=f3cffc02-1507-4be8-8450-46e25be8321f"]}],"mendeley":{"formattedCitation":"[49]","plainTextFormattedCitation":"[49]","previouslyFormattedCitation":"[46]"},"properties":{"noteIndex":0},"schema":"https://github.com/citation-style-language/schema/raw/master/csl-citation.json"}</w:instrText>
      </w:r>
      <w:r w:rsidR="001274F8" w:rsidRPr="001274F8">
        <w:rPr>
          <w:bCs/>
          <w:color w:val="000000" w:themeColor="text1"/>
        </w:rPr>
        <w:fldChar w:fldCharType="separate"/>
      </w:r>
      <w:r w:rsidR="007D58E1" w:rsidRPr="007D58E1">
        <w:rPr>
          <w:bCs/>
          <w:noProof/>
          <w:color w:val="000000" w:themeColor="text1"/>
        </w:rPr>
        <w:t>[49]</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1365579C"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commentRangeStart w:id="9"/>
      <w:commentRangeStart w:id="10"/>
      <w:commentRangeStart w:id="11"/>
      <w:r>
        <w:rPr>
          <w:bCs/>
          <w:color w:val="000000" w:themeColor="text1"/>
        </w:rPr>
        <w:t>(</w:t>
      </w:r>
      <w:r w:rsidRPr="003E013A">
        <w:rPr>
          <w:bCs/>
          <w:color w:val="FF0000"/>
        </w:rPr>
        <w:t>plate reader specs</w:t>
      </w:r>
      <w:r>
        <w:rPr>
          <w:bCs/>
          <w:color w:val="000000" w:themeColor="text1"/>
        </w:rPr>
        <w:t>)</w:t>
      </w:r>
      <w:commentRangeEnd w:id="9"/>
      <w:r w:rsidR="006E166B">
        <w:rPr>
          <w:rStyle w:val="CommentReference"/>
          <w:rFonts w:ascii="Times New Roman" w:hAnsi="Times New Roman"/>
          <w:snapToGrid/>
          <w:lang w:eastAsia="de-DE" w:bidi="ar-SA"/>
        </w:rPr>
        <w:commentReference w:id="9"/>
      </w:r>
      <w:commentRangeEnd w:id="10"/>
      <w:r w:rsidR="00B94DAC">
        <w:rPr>
          <w:rStyle w:val="CommentReference"/>
          <w:rFonts w:ascii="Times New Roman" w:hAnsi="Times New Roman"/>
          <w:snapToGrid/>
          <w:lang w:eastAsia="de-DE" w:bidi="ar-SA"/>
        </w:rPr>
        <w:commentReference w:id="10"/>
      </w:r>
      <w:commentRangeEnd w:id="11"/>
      <w:r w:rsidR="0048493D">
        <w:rPr>
          <w:rStyle w:val="CommentReference"/>
          <w:rFonts w:ascii="Times New Roman" w:hAnsi="Times New Roman"/>
          <w:snapToGrid/>
          <w:lang w:eastAsia="de-DE" w:bidi="ar-SA"/>
        </w:rPr>
        <w:commentReference w:id="11"/>
      </w:r>
      <w:r w:rsidR="00477144">
        <w:rPr>
          <w:bCs/>
          <w:color w:val="000000" w:themeColor="text1"/>
        </w:rPr>
        <w:t xml:space="preserve"> with a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4517FF5F" w:rsidR="00DA15EA" w:rsidRPr="00325902" w:rsidRDefault="00C37DFB" w:rsidP="00AD6D57">
            <w:pPr>
              <w:pStyle w:val="MDPI52figure"/>
              <w:adjustRightInd w:val="0"/>
              <w:snapToGrid w:val="0"/>
              <w:rPr>
                <w:sz w:val="20"/>
              </w:rPr>
            </w:pPr>
            <w:r>
              <w:rPr>
                <w:noProof/>
                <w:snapToGrid/>
              </w:rPr>
              <w:lastRenderedPageBreak/>
              <w:drawing>
                <wp:inline distT="0" distB="0" distL="0" distR="0" wp14:anchorId="44ACB1C8" wp14:editId="75F90680">
                  <wp:extent cx="2485169" cy="2203938"/>
                  <wp:effectExtent l="0" t="0" r="4445" b="0"/>
                  <wp:docPr id="39" name="Picture 39"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ayou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06049" cy="2222455"/>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52186345" w:rsidR="00DA15EA" w:rsidRPr="00BC73D3" w:rsidRDefault="00BC73D3" w:rsidP="000B4C54">
      <w:pPr>
        <w:pStyle w:val="MDPI61Supplementary"/>
        <w:rPr>
          <w:bCs/>
        </w:rPr>
      </w:pPr>
      <w:commentRangeStart w:id="12"/>
      <w:r>
        <w:rPr>
          <w:b/>
        </w:rPr>
        <w:t xml:space="preserve">Figure 5: </w:t>
      </w:r>
      <w:commentRangeEnd w:id="12"/>
      <w:r w:rsidR="00726800">
        <w:rPr>
          <w:rStyle w:val="CommentReference"/>
          <w:rFonts w:ascii="Times New Roman" w:hAnsi="Times New Roman"/>
          <w:snapToGrid/>
          <w:lang w:eastAsia="de-DE" w:bidi="ar-SA"/>
        </w:rPr>
        <w:commentReference w:id="12"/>
      </w:r>
      <w:r>
        <w:rPr>
          <w:bCs/>
        </w:rPr>
        <w:t>Example plate layout for neutralization assays.</w:t>
      </w:r>
      <w:r w:rsidR="00820D4F">
        <w:rPr>
          <w:bCs/>
        </w:rPr>
        <w:t xml:space="preserve"> It is possible to run full-dilution series of two serum or plasma samples</w:t>
      </w:r>
      <w:r w:rsidR="00312AA5">
        <w:rPr>
          <w:bCs/>
        </w:rPr>
        <w:t xml:space="preserve"> in </w:t>
      </w:r>
      <w:proofErr w:type="spellStart"/>
      <w:r w:rsidR="00312AA5">
        <w:rPr>
          <w:bCs/>
        </w:rPr>
        <w:t>duplciate</w:t>
      </w:r>
      <w:proofErr w:type="spellEnd"/>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se wells provide the background signal. The virus + cells wells represent maximum infection without any serum and provide a metric for 100% viral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215DD1AC"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BC73D3">
        <w:t>3</w:t>
      </w:r>
      <w:r w:rsidR="00191BDC">
        <w:t>0</w:t>
      </w:r>
      <w:r w:rsidR="00BC73D3">
        <w:t xml:space="preserve"> and did </w:t>
      </w:r>
      <w:r w:rsidR="00022890">
        <w:t xml:space="preserve">serial </w:t>
      </w:r>
      <w:r w:rsidR="00BC73D3">
        <w:t>1:2 dilutions</w:t>
      </w:r>
      <w:r w:rsidR="00191BDC">
        <w:t xml:space="preserve">, meaning each replicate of the assay requires </w:t>
      </w:r>
      <w:r w:rsidR="00BC73D3">
        <w:t>8</w:t>
      </w:r>
      <w:r w:rsidR="00191BDC">
        <w:t xml:space="preserve"> </w:t>
      </w:r>
      <w:proofErr w:type="spellStart"/>
      <w:r w:rsidR="00191BDC">
        <w:t>uL</w:t>
      </w:r>
      <w:proofErr w:type="spellEnd"/>
      <w:r w:rsidR="00191BDC">
        <w:t xml:space="preserve"> of sera. </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0"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2C3E2F96"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7D58E1">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50]","plainTextFormattedCitation":"[22,50]","previouslyFormattedCitation":"[22,47]"},"properties":{"noteIndex":0},"schema":"https://github.com/citation-style-language/schema/raw/master/csl-citation.json"}</w:instrText>
      </w:r>
      <w:r w:rsidR="007425C5">
        <w:rPr>
          <w:bCs/>
        </w:rPr>
        <w:fldChar w:fldCharType="separate"/>
      </w:r>
      <w:r w:rsidR="007D58E1" w:rsidRPr="007D58E1">
        <w:rPr>
          <w:bCs/>
          <w:noProof/>
        </w:rPr>
        <w:t>[22,50]</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820D4F">
        <w:rPr>
          <w:bCs/>
        </w:rPr>
        <w:t>serum collected 2017-2018 is lot</w:t>
      </w:r>
      <w:r w:rsidR="00820D4F" w:rsidRPr="00820D4F">
        <w:rPr>
          <w:bCs/>
        </w:rPr>
        <w:t xml:space="preserve"> H86W03J </w:t>
      </w:r>
      <w:r w:rsidR="00820D4F">
        <w:rPr>
          <w:bCs/>
        </w:rPr>
        <w:t xml:space="preserve">and the 2008-2015 serum </w:t>
      </w:r>
      <w:r w:rsidR="00820D4F">
        <w:rPr>
          <w:bCs/>
        </w:rPr>
        <w:lastRenderedPageBreak/>
        <w:t xml:space="preserve">is </w:t>
      </w:r>
      <w:r w:rsidR="00820D4F" w:rsidRPr="00820D4F">
        <w:rPr>
          <w:bCs/>
        </w:rPr>
        <w:t>H87W00K</w:t>
      </w:r>
      <w:r w:rsidR="00820D4F">
        <w:rPr>
          <w:bCs/>
        </w:rPr>
        <w:t xml:space="preserve">. The age-matched negative control serum (FH005DJ and FH010WB) came from </w:t>
      </w:r>
      <w:commentRangeStart w:id="13"/>
      <w:r w:rsidR="007920B0">
        <w:rPr>
          <w:bCs/>
          <w:color w:val="FF0000"/>
        </w:rPr>
        <w:t>Kate, add details about negative control sera.</w:t>
      </w:r>
      <w:r w:rsidR="00FF32C4">
        <w:rPr>
          <w:bCs/>
        </w:rPr>
        <w:t xml:space="preserve"> </w:t>
      </w:r>
      <w:commentRangeEnd w:id="13"/>
      <w:r w:rsidR="007561CC">
        <w:rPr>
          <w:rStyle w:val="CommentReference"/>
          <w:rFonts w:ascii="Times New Roman" w:hAnsi="Times New Roman"/>
          <w:snapToGrid/>
          <w:lang w:eastAsia="de-DE" w:bidi="ar-SA"/>
        </w:rPr>
        <w:commentReference w:id="13"/>
      </w:r>
    </w:p>
    <w:p w14:paraId="242E32F3" w14:textId="414D3F1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w:t>
      </w:r>
      <w:commentRangeStart w:id="14"/>
      <w:r>
        <w:rPr>
          <w:bCs/>
        </w:rPr>
        <w:t xml:space="preserve">This ACE2-Fc fusion protein </w:t>
      </w:r>
      <w:commentRangeEnd w:id="14"/>
      <w:r>
        <w:rPr>
          <w:rStyle w:val="CommentReference"/>
          <w:rFonts w:ascii="Times New Roman" w:hAnsi="Times New Roman"/>
          <w:snapToGrid/>
          <w:lang w:eastAsia="de-DE" w:bidi="ar-SA"/>
        </w:rPr>
        <w:commentReference w:id="14"/>
      </w:r>
      <w:r>
        <w:rPr>
          <w:bCs/>
        </w:rPr>
        <w:t xml:space="preserve">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15"/>
      <w:r>
        <w:rPr>
          <w:b/>
        </w:rPr>
        <w:t>Funding</w:t>
      </w:r>
      <w:commentRangeEnd w:id="15"/>
      <w:r w:rsidR="0012224E">
        <w:rPr>
          <w:rStyle w:val="CommentReference"/>
          <w:rFonts w:ascii="Times New Roman" w:hAnsi="Times New Roman"/>
          <w:snapToGrid/>
          <w:lang w:bidi="ar-SA"/>
        </w:rPr>
        <w:commentReference w:id="15"/>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16"/>
      <w:r w:rsidRPr="00325902">
        <w:t>The authors declare no conflict of interest</w:t>
      </w:r>
      <w:r w:rsidR="006B7F42">
        <w:t>.</w:t>
      </w:r>
      <w:commentRangeEnd w:id="16"/>
      <w:r w:rsidR="006B7F42">
        <w:rPr>
          <w:rStyle w:val="CommentReference"/>
          <w:rFonts w:ascii="Times New Roman" w:hAnsi="Times New Roman"/>
          <w:snapToGrid/>
          <w:lang w:bidi="ar-SA"/>
        </w:rPr>
        <w:commentReference w:id="16"/>
      </w:r>
    </w:p>
    <w:p w14:paraId="19F0E6E6" w14:textId="77777777" w:rsidR="00181401" w:rsidRPr="00325902" w:rsidRDefault="00181401" w:rsidP="00181401">
      <w:pPr>
        <w:pStyle w:val="MDPI21heading1"/>
      </w:pPr>
      <w:r w:rsidRPr="00325902">
        <w:t>References</w:t>
      </w:r>
    </w:p>
    <w:p w14:paraId="0507D8F4" w14:textId="7C593290" w:rsidR="007D58E1" w:rsidRPr="007D58E1" w:rsidRDefault="00F15C55" w:rsidP="007D58E1">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7D58E1" w:rsidRPr="007D58E1">
        <w:rPr>
          <w:rFonts w:ascii="Palatino Linotype" w:hAnsi="Palatino Linotype"/>
          <w:noProof/>
          <w:sz w:val="18"/>
        </w:rPr>
        <w:t xml:space="preserve">1. </w:t>
      </w:r>
      <w:r w:rsidR="007D58E1" w:rsidRPr="007D58E1">
        <w:rPr>
          <w:rFonts w:ascii="Palatino Linotype" w:hAnsi="Palatino Linotype"/>
          <w:noProof/>
          <w:sz w:val="18"/>
        </w:rPr>
        <w:tab/>
        <w:t xml:space="preserve">Ju, B.; Zhang, Q.; Ge, X.; Wang, R.; Yu, J.; Shan, S.; Zhou, B.; Song, S.; Tang, X.; Yu, J.; et al. Potent human neutralizing antibodies elicited by SARS-CoV-2 infection. </w:t>
      </w:r>
      <w:r w:rsidR="007D58E1" w:rsidRPr="007D58E1">
        <w:rPr>
          <w:rFonts w:ascii="Palatino Linotype" w:hAnsi="Palatino Linotype"/>
          <w:i/>
          <w:iCs/>
          <w:noProof/>
          <w:sz w:val="18"/>
        </w:rPr>
        <w:t>bioRxiv</w:t>
      </w:r>
      <w:r w:rsidR="007D58E1" w:rsidRPr="007D58E1">
        <w:rPr>
          <w:rFonts w:ascii="Palatino Linotype" w:hAnsi="Palatino Linotype"/>
          <w:noProof/>
          <w:sz w:val="18"/>
        </w:rPr>
        <w:t xml:space="preserve"> </w:t>
      </w:r>
      <w:r w:rsidR="007D58E1" w:rsidRPr="007D58E1">
        <w:rPr>
          <w:rFonts w:ascii="Palatino Linotype" w:hAnsi="Palatino Linotype"/>
          <w:b/>
          <w:bCs/>
          <w:noProof/>
          <w:sz w:val="18"/>
        </w:rPr>
        <w:t>2020</w:t>
      </w:r>
      <w:r w:rsidR="007D58E1" w:rsidRPr="007D58E1">
        <w:rPr>
          <w:rFonts w:ascii="Palatino Linotype" w:hAnsi="Palatino Linotype"/>
          <w:noProof/>
          <w:sz w:val="18"/>
        </w:rPr>
        <w:t>, doi:10.1101/2020.03.21.990770.</w:t>
      </w:r>
    </w:p>
    <w:p w14:paraId="191AC304"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 </w:t>
      </w:r>
      <w:r w:rsidRPr="007D58E1">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3.24.006544.</w:t>
      </w:r>
    </w:p>
    <w:p w14:paraId="32B827AB"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 </w:t>
      </w:r>
      <w:r w:rsidRPr="007D58E1">
        <w:rPr>
          <w:rFonts w:ascii="Palatino Linotype" w:hAnsi="Palatino Linotype"/>
          <w:noProof/>
          <w:sz w:val="18"/>
        </w:rPr>
        <w:tab/>
        <w:t xml:space="preserve">Zhao, J.; Yuan, Q.; Wang, H.; Liu, W.; Liao, X.; Su, Y.; Wang, X.; Yuan, J.; Li, T.; Li, J.; et al. Antibody Responses to SARS-CoV-2 in Patients of Novel Coronavirus Disease 2019. </w:t>
      </w:r>
      <w:r w:rsidRPr="007D58E1">
        <w:rPr>
          <w:rFonts w:ascii="Palatino Linotype" w:hAnsi="Palatino Linotype"/>
          <w:i/>
          <w:iCs/>
          <w:noProof/>
          <w:sz w:val="18"/>
        </w:rPr>
        <w:t>SSRN Electron. J.</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2139/ssrn.3546052.</w:t>
      </w:r>
    </w:p>
    <w:p w14:paraId="5DD690B1"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 </w:t>
      </w:r>
      <w:r w:rsidRPr="007D58E1">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7D58E1">
        <w:rPr>
          <w:rFonts w:ascii="Palatino Linotype" w:hAnsi="Palatino Linotype"/>
          <w:i/>
          <w:iCs/>
          <w:noProof/>
          <w:sz w:val="18"/>
        </w:rPr>
        <w:t>med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3.30.20047365.</w:t>
      </w:r>
    </w:p>
    <w:p w14:paraId="0B79B606"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5. </w:t>
      </w:r>
      <w:r w:rsidRPr="007D58E1">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7D58E1">
        <w:rPr>
          <w:rFonts w:ascii="Palatino Linotype" w:hAnsi="Palatino Linotype"/>
          <w:i/>
          <w:iCs/>
          <w:noProof/>
          <w:sz w:val="18"/>
        </w:rPr>
        <w:t>med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3.18.20038018.</w:t>
      </w:r>
    </w:p>
    <w:p w14:paraId="5748CC8F"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6. </w:t>
      </w:r>
      <w:r w:rsidRPr="007D58E1">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7D58E1">
        <w:rPr>
          <w:rFonts w:ascii="Palatino Linotype" w:hAnsi="Palatino Linotype"/>
          <w:i/>
          <w:iCs/>
          <w:noProof/>
          <w:sz w:val="18"/>
        </w:rPr>
        <w:t>Emerg. Infect. Dis.</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3201/eid2607.200841.</w:t>
      </w:r>
    </w:p>
    <w:p w14:paraId="1EDC75A0"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7. </w:t>
      </w:r>
      <w:r w:rsidRPr="007D58E1">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7D58E1">
        <w:rPr>
          <w:rFonts w:ascii="Palatino Linotype" w:hAnsi="Palatino Linotype"/>
          <w:i/>
          <w:iCs/>
          <w:noProof/>
          <w:sz w:val="18"/>
        </w:rPr>
        <w:t>PLoS Pathog.</w:t>
      </w:r>
      <w:r w:rsidRPr="007D58E1">
        <w:rPr>
          <w:rFonts w:ascii="Palatino Linotype" w:hAnsi="Palatino Linotype"/>
          <w:noProof/>
          <w:sz w:val="18"/>
        </w:rPr>
        <w:t xml:space="preserve"> </w:t>
      </w:r>
      <w:r w:rsidRPr="007D58E1">
        <w:rPr>
          <w:rFonts w:ascii="Palatino Linotype" w:hAnsi="Palatino Linotype"/>
          <w:b/>
          <w:bCs/>
          <w:noProof/>
          <w:sz w:val="18"/>
        </w:rPr>
        <w:t>2017</w:t>
      </w:r>
      <w:r w:rsidRPr="007D58E1">
        <w:rPr>
          <w:rFonts w:ascii="Palatino Linotype" w:hAnsi="Palatino Linotype"/>
          <w:noProof/>
          <w:sz w:val="18"/>
        </w:rPr>
        <w:t>, doi:10.1371/journal.ppat.1006601.</w:t>
      </w:r>
    </w:p>
    <w:p w14:paraId="0A992F47"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8. </w:t>
      </w:r>
      <w:r w:rsidRPr="007D58E1">
        <w:rPr>
          <w:rFonts w:ascii="Palatino Linotype" w:hAnsi="Palatino Linotype"/>
          <w:noProof/>
          <w:sz w:val="18"/>
        </w:rPr>
        <w:tab/>
        <w:t xml:space="preserve">Piedra, P.A.; Jewell, A.M.; Cron, S.G.; Atmar, R.L.; Paul Glezen, W. Correlates of immunity to respiratory </w:t>
      </w:r>
      <w:r w:rsidRPr="007D58E1">
        <w:rPr>
          <w:rFonts w:ascii="Palatino Linotype" w:hAnsi="Palatino Linotype"/>
          <w:noProof/>
          <w:sz w:val="18"/>
        </w:rPr>
        <w:lastRenderedPageBreak/>
        <w:t>syncytial virus (RSV) associated-hospitalization: Establishment of minimum protective threshold levels of serum neutralizing antibodies. In Proceedings of the Vaccine; 2003.</w:t>
      </w:r>
    </w:p>
    <w:p w14:paraId="31B77A74"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9. </w:t>
      </w:r>
      <w:r w:rsidRPr="007D58E1">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7D58E1">
        <w:rPr>
          <w:rFonts w:ascii="Palatino Linotype" w:hAnsi="Palatino Linotype"/>
          <w:i/>
          <w:iCs/>
          <w:noProof/>
          <w:sz w:val="18"/>
        </w:rPr>
        <w:t>Nat. Rev. Microbiol.</w:t>
      </w:r>
      <w:r w:rsidRPr="007D58E1">
        <w:rPr>
          <w:rFonts w:ascii="Palatino Linotype" w:hAnsi="Palatino Linotype"/>
          <w:noProof/>
          <w:sz w:val="18"/>
        </w:rPr>
        <w:t xml:space="preserve"> 2008.</w:t>
      </w:r>
    </w:p>
    <w:p w14:paraId="66E18EC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0. </w:t>
      </w:r>
      <w:r w:rsidRPr="007D58E1">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7D58E1">
        <w:rPr>
          <w:rFonts w:ascii="Palatino Linotype" w:hAnsi="Palatino Linotype"/>
          <w:i/>
          <w:iCs/>
          <w:noProof/>
          <w:sz w:val="18"/>
        </w:rPr>
        <w:t>Cell Host Microbe</w:t>
      </w:r>
      <w:r w:rsidRPr="007D58E1">
        <w:rPr>
          <w:rFonts w:ascii="Palatino Linotype" w:hAnsi="Palatino Linotype"/>
          <w:noProof/>
          <w:sz w:val="18"/>
        </w:rPr>
        <w:t xml:space="preserve"> </w:t>
      </w:r>
      <w:r w:rsidRPr="007D58E1">
        <w:rPr>
          <w:rFonts w:ascii="Palatino Linotype" w:hAnsi="Palatino Linotype"/>
          <w:b/>
          <w:bCs/>
          <w:noProof/>
          <w:sz w:val="18"/>
        </w:rPr>
        <w:t>2018</w:t>
      </w:r>
      <w:r w:rsidRPr="007D58E1">
        <w:rPr>
          <w:rFonts w:ascii="Palatino Linotype" w:hAnsi="Palatino Linotype"/>
          <w:noProof/>
          <w:sz w:val="18"/>
        </w:rPr>
        <w:t>, doi:10.1016/j.chom.2018.07.009.</w:t>
      </w:r>
    </w:p>
    <w:p w14:paraId="7630466E"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1. </w:t>
      </w:r>
      <w:r w:rsidRPr="007D58E1">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3.15.993097.</w:t>
      </w:r>
    </w:p>
    <w:p w14:paraId="350AE2BF"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2. </w:t>
      </w:r>
      <w:r w:rsidRPr="007D58E1">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4.07.023903.</w:t>
      </w:r>
    </w:p>
    <w:p w14:paraId="7DA98BBB"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3. </w:t>
      </w:r>
      <w:r w:rsidRPr="007D58E1">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7D58E1">
        <w:rPr>
          <w:rFonts w:ascii="Palatino Linotype" w:hAnsi="Palatino Linotype"/>
          <w:i/>
          <w:iCs/>
          <w:noProof/>
          <w:sz w:val="18"/>
        </w:rPr>
        <w:t>Clin. Vaccine Immunol.</w:t>
      </w:r>
      <w:r w:rsidRPr="007D58E1">
        <w:rPr>
          <w:rFonts w:ascii="Palatino Linotype" w:hAnsi="Palatino Linotype"/>
          <w:noProof/>
          <w:sz w:val="18"/>
        </w:rPr>
        <w:t xml:space="preserve"> </w:t>
      </w:r>
      <w:r w:rsidRPr="007D58E1">
        <w:rPr>
          <w:rFonts w:ascii="Palatino Linotype" w:hAnsi="Palatino Linotype"/>
          <w:b/>
          <w:bCs/>
          <w:noProof/>
          <w:sz w:val="18"/>
        </w:rPr>
        <w:t>2012</w:t>
      </w:r>
      <w:r w:rsidRPr="007D58E1">
        <w:rPr>
          <w:rFonts w:ascii="Palatino Linotype" w:hAnsi="Palatino Linotype"/>
          <w:noProof/>
          <w:sz w:val="18"/>
        </w:rPr>
        <w:t>, doi:10.1128/CVI.00081-12.</w:t>
      </w:r>
    </w:p>
    <w:p w14:paraId="6C6276AC"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4. </w:t>
      </w:r>
      <w:r w:rsidRPr="007D58E1">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7D58E1">
        <w:rPr>
          <w:rFonts w:ascii="Palatino Linotype" w:hAnsi="Palatino Linotype"/>
          <w:i/>
          <w:iCs/>
          <w:noProof/>
          <w:sz w:val="18"/>
        </w:rPr>
        <w:t>Viral Immunol.</w:t>
      </w:r>
      <w:r w:rsidRPr="007D58E1">
        <w:rPr>
          <w:rFonts w:ascii="Palatino Linotype" w:hAnsi="Palatino Linotype"/>
          <w:noProof/>
          <w:sz w:val="18"/>
        </w:rPr>
        <w:t xml:space="preserve"> </w:t>
      </w:r>
      <w:r w:rsidRPr="007D58E1">
        <w:rPr>
          <w:rFonts w:ascii="Palatino Linotype" w:hAnsi="Palatino Linotype"/>
          <w:b/>
          <w:bCs/>
          <w:noProof/>
          <w:sz w:val="18"/>
        </w:rPr>
        <w:t>2014</w:t>
      </w:r>
      <w:r w:rsidRPr="007D58E1">
        <w:rPr>
          <w:rFonts w:ascii="Palatino Linotype" w:hAnsi="Palatino Linotype"/>
          <w:noProof/>
          <w:sz w:val="18"/>
        </w:rPr>
        <w:t>, doi:10.1089/vim.2014.0061.</w:t>
      </w:r>
    </w:p>
    <w:p w14:paraId="186F9A80"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5. </w:t>
      </w:r>
      <w:r w:rsidRPr="007D58E1">
        <w:rPr>
          <w:rFonts w:ascii="Palatino Linotype" w:hAnsi="Palatino Linotype"/>
          <w:noProof/>
          <w:sz w:val="18"/>
        </w:rPr>
        <w:tab/>
        <w:t xml:space="preserve">Callow, K.A.; Parry, H.F.; Sergeant, M.; Tyrrell, D.A.J. The time course of the immune response to experimental coronavirus infection of man. </w:t>
      </w:r>
      <w:r w:rsidRPr="007D58E1">
        <w:rPr>
          <w:rFonts w:ascii="Palatino Linotype" w:hAnsi="Palatino Linotype"/>
          <w:i/>
          <w:iCs/>
          <w:noProof/>
          <w:sz w:val="18"/>
        </w:rPr>
        <w:t>Epidemiol. Infect.</w:t>
      </w:r>
      <w:r w:rsidRPr="007D58E1">
        <w:rPr>
          <w:rFonts w:ascii="Palatino Linotype" w:hAnsi="Palatino Linotype"/>
          <w:noProof/>
          <w:sz w:val="18"/>
        </w:rPr>
        <w:t xml:space="preserve"> </w:t>
      </w:r>
      <w:r w:rsidRPr="007D58E1">
        <w:rPr>
          <w:rFonts w:ascii="Palatino Linotype" w:hAnsi="Palatino Linotype"/>
          <w:b/>
          <w:bCs/>
          <w:noProof/>
          <w:sz w:val="18"/>
        </w:rPr>
        <w:t>1990</w:t>
      </w:r>
      <w:r w:rsidRPr="007D58E1">
        <w:rPr>
          <w:rFonts w:ascii="Palatino Linotype" w:hAnsi="Palatino Linotype"/>
          <w:noProof/>
          <w:sz w:val="18"/>
        </w:rPr>
        <w:t>, doi:10.1017/S0950268800048019.</w:t>
      </w:r>
    </w:p>
    <w:p w14:paraId="0C86D747"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6. </w:t>
      </w:r>
      <w:r w:rsidRPr="007D58E1">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7D58E1">
        <w:rPr>
          <w:rFonts w:ascii="Palatino Linotype" w:hAnsi="Palatino Linotype"/>
          <w:i/>
          <w:iCs/>
          <w:noProof/>
          <w:sz w:val="18"/>
        </w:rPr>
        <w:t>J. Med. Virol.</w:t>
      </w:r>
      <w:r w:rsidRPr="007D58E1">
        <w:rPr>
          <w:rFonts w:ascii="Palatino Linotype" w:hAnsi="Palatino Linotype"/>
          <w:noProof/>
          <w:sz w:val="18"/>
        </w:rPr>
        <w:t xml:space="preserve"> </w:t>
      </w:r>
      <w:r w:rsidRPr="007D58E1">
        <w:rPr>
          <w:rFonts w:ascii="Palatino Linotype" w:hAnsi="Palatino Linotype"/>
          <w:b/>
          <w:bCs/>
          <w:noProof/>
          <w:sz w:val="18"/>
        </w:rPr>
        <w:t>1984</w:t>
      </w:r>
      <w:r w:rsidRPr="007D58E1">
        <w:rPr>
          <w:rFonts w:ascii="Palatino Linotype" w:hAnsi="Palatino Linotype"/>
          <w:noProof/>
          <w:sz w:val="18"/>
        </w:rPr>
        <w:t>, doi:10.1002/jmv.1890130208.</w:t>
      </w:r>
    </w:p>
    <w:p w14:paraId="2BFD69CE"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7. </w:t>
      </w:r>
      <w:r w:rsidRPr="007D58E1">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7D58E1">
        <w:rPr>
          <w:rFonts w:ascii="Palatino Linotype" w:hAnsi="Palatino Linotype"/>
          <w:i/>
          <w:iCs/>
          <w:noProof/>
          <w:sz w:val="18"/>
        </w:rPr>
        <w:t>J. Virol.</w:t>
      </w:r>
      <w:r w:rsidRPr="007D58E1">
        <w:rPr>
          <w:rFonts w:ascii="Palatino Linotype" w:hAnsi="Palatino Linotype"/>
          <w:noProof/>
          <w:sz w:val="18"/>
        </w:rPr>
        <w:t xml:space="preserve"> </w:t>
      </w:r>
      <w:r w:rsidRPr="007D58E1">
        <w:rPr>
          <w:rFonts w:ascii="Palatino Linotype" w:hAnsi="Palatino Linotype"/>
          <w:b/>
          <w:bCs/>
          <w:noProof/>
          <w:sz w:val="18"/>
        </w:rPr>
        <w:t>2004</w:t>
      </w:r>
      <w:r w:rsidRPr="007D58E1">
        <w:rPr>
          <w:rFonts w:ascii="Palatino Linotype" w:hAnsi="Palatino Linotype"/>
          <w:noProof/>
          <w:sz w:val="18"/>
        </w:rPr>
        <w:t>, doi:10.1128/jvi.78.7.3572-3577.2004.</w:t>
      </w:r>
    </w:p>
    <w:p w14:paraId="33D0C15A"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8. </w:t>
      </w:r>
      <w:r w:rsidRPr="007D58E1">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7D58E1">
        <w:rPr>
          <w:rFonts w:ascii="Palatino Linotype" w:hAnsi="Palatino Linotype"/>
          <w:i/>
          <w:iCs/>
          <w:noProof/>
          <w:sz w:val="18"/>
        </w:rPr>
        <w:t>Virology</w:t>
      </w:r>
      <w:r w:rsidRPr="007D58E1">
        <w:rPr>
          <w:rFonts w:ascii="Palatino Linotype" w:hAnsi="Palatino Linotype"/>
          <w:noProof/>
          <w:sz w:val="18"/>
        </w:rPr>
        <w:t xml:space="preserve"> </w:t>
      </w:r>
      <w:r w:rsidRPr="007D58E1">
        <w:rPr>
          <w:rFonts w:ascii="Palatino Linotype" w:hAnsi="Palatino Linotype"/>
          <w:b/>
          <w:bCs/>
          <w:noProof/>
          <w:sz w:val="18"/>
        </w:rPr>
        <w:t>2005</w:t>
      </w:r>
      <w:r w:rsidRPr="007D58E1">
        <w:rPr>
          <w:rFonts w:ascii="Palatino Linotype" w:hAnsi="Palatino Linotype"/>
          <w:noProof/>
          <w:sz w:val="18"/>
        </w:rPr>
        <w:t>, doi:10.1016/j.virol.2005.06.016.</w:t>
      </w:r>
    </w:p>
    <w:p w14:paraId="6A967867"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19. </w:t>
      </w:r>
      <w:r w:rsidRPr="007D58E1">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7D58E1">
        <w:rPr>
          <w:rFonts w:ascii="Palatino Linotype" w:hAnsi="Palatino Linotype"/>
          <w:i/>
          <w:iCs/>
          <w:noProof/>
          <w:sz w:val="18"/>
        </w:rPr>
        <w:t>Clin. Microbiol. Infect.</w:t>
      </w:r>
      <w:r w:rsidRPr="007D58E1">
        <w:rPr>
          <w:rFonts w:ascii="Palatino Linotype" w:hAnsi="Palatino Linotype"/>
          <w:noProof/>
          <w:sz w:val="18"/>
        </w:rPr>
        <w:t xml:space="preserve"> </w:t>
      </w:r>
      <w:r w:rsidRPr="007D58E1">
        <w:rPr>
          <w:rFonts w:ascii="Palatino Linotype" w:hAnsi="Palatino Linotype"/>
          <w:b/>
          <w:bCs/>
          <w:noProof/>
          <w:sz w:val="18"/>
        </w:rPr>
        <w:t>2004</w:t>
      </w:r>
      <w:r w:rsidRPr="007D58E1">
        <w:rPr>
          <w:rFonts w:ascii="Palatino Linotype" w:hAnsi="Palatino Linotype"/>
          <w:noProof/>
          <w:sz w:val="18"/>
        </w:rPr>
        <w:t>, doi:10.1111/j.1469-</w:t>
      </w:r>
      <w:r w:rsidRPr="007D58E1">
        <w:rPr>
          <w:rFonts w:ascii="Palatino Linotype" w:hAnsi="Palatino Linotype"/>
          <w:noProof/>
          <w:sz w:val="18"/>
        </w:rPr>
        <w:lastRenderedPageBreak/>
        <w:t>0691.2004.00956.x.</w:t>
      </w:r>
    </w:p>
    <w:p w14:paraId="2995F809"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0. </w:t>
      </w:r>
      <w:r w:rsidRPr="007D58E1">
        <w:rPr>
          <w:rFonts w:ascii="Palatino Linotype" w:hAnsi="Palatino Linotype"/>
          <w:noProof/>
          <w:sz w:val="18"/>
        </w:rPr>
        <w:tab/>
        <w:t xml:space="preserve">Cheng, Y.; Wong, R.; Soo, Y.O.Y.; Wong, W.S.; Lee, C.K.; Ng, M.H.L.; Chan, P.; Wong, K.C.; Leung, C.B.; Cheng, G. Use of convalescent plasma therapy in SARS patients in Hong Kong. </w:t>
      </w:r>
      <w:r w:rsidRPr="007D58E1">
        <w:rPr>
          <w:rFonts w:ascii="Palatino Linotype" w:hAnsi="Palatino Linotype"/>
          <w:i/>
          <w:iCs/>
          <w:noProof/>
          <w:sz w:val="18"/>
        </w:rPr>
        <w:t>Eur. J. Clin. Microbiol. Infect. Dis.</w:t>
      </w:r>
      <w:r w:rsidRPr="007D58E1">
        <w:rPr>
          <w:rFonts w:ascii="Palatino Linotype" w:hAnsi="Palatino Linotype"/>
          <w:noProof/>
          <w:sz w:val="18"/>
        </w:rPr>
        <w:t xml:space="preserve"> </w:t>
      </w:r>
      <w:r w:rsidRPr="007D58E1">
        <w:rPr>
          <w:rFonts w:ascii="Palatino Linotype" w:hAnsi="Palatino Linotype"/>
          <w:b/>
          <w:bCs/>
          <w:noProof/>
          <w:sz w:val="18"/>
        </w:rPr>
        <w:t>2005</w:t>
      </w:r>
      <w:r w:rsidRPr="007D58E1">
        <w:rPr>
          <w:rFonts w:ascii="Palatino Linotype" w:hAnsi="Palatino Linotype"/>
          <w:noProof/>
          <w:sz w:val="18"/>
        </w:rPr>
        <w:t>, doi:10.1007/s10096-004-1271-9.</w:t>
      </w:r>
    </w:p>
    <w:p w14:paraId="79594B55"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1. </w:t>
      </w:r>
      <w:r w:rsidRPr="007D58E1">
        <w:rPr>
          <w:rFonts w:ascii="Palatino Linotype" w:hAnsi="Palatino Linotype"/>
          <w:noProof/>
          <w:sz w:val="18"/>
        </w:rPr>
        <w:tab/>
        <w:t xml:space="preserve">Duan, K.; Liu, B.; Li, C.; Zhang, H.; Yu, T.; Qu, J.; Zhou, M.; Chen, L.; Meng, S.; Hu, Y.; et al. Effectiveness of convalescent plasma therapy in severe COVID-19 patients. </w:t>
      </w:r>
      <w:r w:rsidRPr="007D58E1">
        <w:rPr>
          <w:rFonts w:ascii="Palatino Linotype" w:hAnsi="Palatino Linotype"/>
          <w:i/>
          <w:iCs/>
          <w:noProof/>
          <w:sz w:val="18"/>
        </w:rPr>
        <w:t>Proc. Natl. Acad. Sci. U. S. A.</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73/pnas.2004168117.</w:t>
      </w:r>
    </w:p>
    <w:p w14:paraId="71ABE274"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2. </w:t>
      </w:r>
      <w:r w:rsidRPr="007D58E1">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7D58E1">
        <w:rPr>
          <w:rFonts w:ascii="Palatino Linotype" w:hAnsi="Palatino Linotype"/>
          <w:i/>
          <w:iCs/>
          <w:noProof/>
          <w:sz w:val="18"/>
        </w:rPr>
        <w:t>med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3.17.20037713.</w:t>
      </w:r>
    </w:p>
    <w:p w14:paraId="6A1B6F9A"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3. </w:t>
      </w:r>
      <w:r w:rsidRPr="007D58E1">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7D58E1">
        <w:rPr>
          <w:rFonts w:ascii="Palatino Linotype" w:hAnsi="Palatino Linotype"/>
          <w:i/>
          <w:iCs/>
          <w:noProof/>
          <w:sz w:val="18"/>
        </w:rPr>
        <w:t>med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w:t>
      </w:r>
    </w:p>
    <w:p w14:paraId="399563B4"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4. </w:t>
      </w:r>
      <w:r w:rsidRPr="007D58E1">
        <w:rPr>
          <w:rFonts w:ascii="Palatino Linotype" w:hAnsi="Palatino Linotype"/>
          <w:noProof/>
          <w:sz w:val="18"/>
        </w:rPr>
        <w:tab/>
        <w:t xml:space="preserve">Walls, A.C.; Park, Y.J.; Tortorici, M.A.; Wall, A.; McGuire, A.T.; Veesler, D. Structure, Function, and Antigenicity of the SARS-CoV-2 Spike Glycoprotein. </w:t>
      </w:r>
      <w:r w:rsidRPr="007D58E1">
        <w:rPr>
          <w:rFonts w:ascii="Palatino Linotype" w:hAnsi="Palatino Linotype"/>
          <w:i/>
          <w:iCs/>
          <w:noProof/>
          <w:sz w:val="18"/>
        </w:rPr>
        <w:t>Cell</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16/j.cell.2020.02.058.</w:t>
      </w:r>
    </w:p>
    <w:p w14:paraId="331EB46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5. </w:t>
      </w:r>
      <w:r w:rsidRPr="007D58E1">
        <w:rPr>
          <w:rFonts w:ascii="Palatino Linotype" w:hAnsi="Palatino Linotype"/>
          <w:noProof/>
          <w:sz w:val="18"/>
        </w:rPr>
        <w:tab/>
        <w:t xml:space="preserve">Letko, M.; Marzi, A.; Munster, V. Functional assessment of cell entry and receptor usage for SARS-CoV-2 and other lineage B betacoronaviruses. </w:t>
      </w:r>
      <w:r w:rsidRPr="007D58E1">
        <w:rPr>
          <w:rFonts w:ascii="Palatino Linotype" w:hAnsi="Palatino Linotype"/>
          <w:i/>
          <w:iCs/>
          <w:noProof/>
          <w:sz w:val="18"/>
        </w:rPr>
        <w:t>Nat. Microbiol.</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38/s41564-020-0688-y.</w:t>
      </w:r>
    </w:p>
    <w:p w14:paraId="3BFC90B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6. </w:t>
      </w:r>
      <w:r w:rsidRPr="007D58E1">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7D58E1">
        <w:rPr>
          <w:rFonts w:ascii="Palatino Linotype" w:hAnsi="Palatino Linotype"/>
          <w:i/>
          <w:iCs/>
          <w:noProof/>
          <w:sz w:val="18"/>
        </w:rPr>
        <w:t>J. Gen. Virol.</w:t>
      </w:r>
      <w:r w:rsidRPr="007D58E1">
        <w:rPr>
          <w:rFonts w:ascii="Palatino Linotype" w:hAnsi="Palatino Linotype"/>
          <w:noProof/>
          <w:sz w:val="18"/>
        </w:rPr>
        <w:t xml:space="preserve"> </w:t>
      </w:r>
      <w:r w:rsidRPr="007D58E1">
        <w:rPr>
          <w:rFonts w:ascii="Palatino Linotype" w:hAnsi="Palatino Linotype"/>
          <w:b/>
          <w:bCs/>
          <w:noProof/>
          <w:sz w:val="18"/>
        </w:rPr>
        <w:t>2005</w:t>
      </w:r>
      <w:r w:rsidRPr="007D58E1">
        <w:rPr>
          <w:rFonts w:ascii="Palatino Linotype" w:hAnsi="Palatino Linotype"/>
          <w:noProof/>
          <w:sz w:val="18"/>
        </w:rPr>
        <w:t>, doi:10.1099/vir.0.80955-0.</w:t>
      </w:r>
    </w:p>
    <w:p w14:paraId="63498603"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7. </w:t>
      </w:r>
      <w:r w:rsidRPr="007D58E1">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7D58E1">
        <w:rPr>
          <w:rFonts w:ascii="Palatino Linotype" w:hAnsi="Palatino Linotype"/>
          <w:i/>
          <w:iCs/>
          <w:noProof/>
          <w:sz w:val="18"/>
        </w:rPr>
        <w:t>Emerg. Infect. Dis.</w:t>
      </w:r>
      <w:r w:rsidRPr="007D58E1">
        <w:rPr>
          <w:rFonts w:ascii="Palatino Linotype" w:hAnsi="Palatino Linotype"/>
          <w:noProof/>
          <w:sz w:val="18"/>
        </w:rPr>
        <w:t xml:space="preserve"> </w:t>
      </w:r>
      <w:r w:rsidRPr="007D58E1">
        <w:rPr>
          <w:rFonts w:ascii="Palatino Linotype" w:hAnsi="Palatino Linotype"/>
          <w:b/>
          <w:bCs/>
          <w:noProof/>
          <w:sz w:val="18"/>
        </w:rPr>
        <w:t>2005</w:t>
      </w:r>
      <w:r w:rsidRPr="007D58E1">
        <w:rPr>
          <w:rFonts w:ascii="Palatino Linotype" w:hAnsi="Palatino Linotype"/>
          <w:noProof/>
          <w:sz w:val="18"/>
        </w:rPr>
        <w:t>, doi:10.3201/eid1103.040906.</w:t>
      </w:r>
    </w:p>
    <w:p w14:paraId="16A71BC0"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8. </w:t>
      </w:r>
      <w:r w:rsidRPr="007D58E1">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7D58E1">
        <w:rPr>
          <w:rFonts w:ascii="Palatino Linotype" w:hAnsi="Palatino Linotype"/>
          <w:i/>
          <w:iCs/>
          <w:noProof/>
          <w:sz w:val="18"/>
        </w:rPr>
        <w:t>BIO-PROTOCOL</w:t>
      </w:r>
      <w:r w:rsidRPr="007D58E1">
        <w:rPr>
          <w:rFonts w:ascii="Palatino Linotype" w:hAnsi="Palatino Linotype"/>
          <w:noProof/>
          <w:sz w:val="18"/>
        </w:rPr>
        <w:t xml:space="preserve"> </w:t>
      </w:r>
      <w:r w:rsidRPr="007D58E1">
        <w:rPr>
          <w:rFonts w:ascii="Palatino Linotype" w:hAnsi="Palatino Linotype"/>
          <w:b/>
          <w:bCs/>
          <w:noProof/>
          <w:sz w:val="18"/>
        </w:rPr>
        <w:t>2017</w:t>
      </w:r>
      <w:r w:rsidRPr="007D58E1">
        <w:rPr>
          <w:rFonts w:ascii="Palatino Linotype" w:hAnsi="Palatino Linotype"/>
          <w:noProof/>
          <w:sz w:val="18"/>
        </w:rPr>
        <w:t>, doi:10.21769/bioprotoc.2514.</w:t>
      </w:r>
    </w:p>
    <w:p w14:paraId="23E0557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29. </w:t>
      </w:r>
      <w:r w:rsidRPr="007D58E1">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7D58E1">
        <w:rPr>
          <w:rFonts w:ascii="Palatino Linotype" w:hAnsi="Palatino Linotype"/>
          <w:i/>
          <w:iCs/>
          <w:noProof/>
          <w:sz w:val="18"/>
        </w:rPr>
        <w:t>Bing Du Xue Bao</w:t>
      </w:r>
      <w:r w:rsidRPr="007D58E1">
        <w:rPr>
          <w:rFonts w:ascii="Palatino Linotype" w:hAnsi="Palatino Linotype"/>
          <w:noProof/>
          <w:sz w:val="18"/>
        </w:rPr>
        <w:t xml:space="preserve"> </w:t>
      </w:r>
      <w:r w:rsidRPr="007D58E1">
        <w:rPr>
          <w:rFonts w:ascii="Palatino Linotype" w:hAnsi="Palatino Linotype"/>
          <w:b/>
          <w:bCs/>
          <w:noProof/>
          <w:sz w:val="18"/>
        </w:rPr>
        <w:t>2007</w:t>
      </w:r>
      <w:r w:rsidRPr="007D58E1">
        <w:rPr>
          <w:rFonts w:ascii="Palatino Linotype" w:hAnsi="Palatino Linotype"/>
          <w:noProof/>
          <w:sz w:val="18"/>
        </w:rPr>
        <w:t>.</w:t>
      </w:r>
    </w:p>
    <w:p w14:paraId="703C73D9"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0. </w:t>
      </w:r>
      <w:r w:rsidRPr="007D58E1">
        <w:rPr>
          <w:rFonts w:ascii="Palatino Linotype" w:hAnsi="Palatino Linotype"/>
          <w:noProof/>
          <w:sz w:val="18"/>
        </w:rPr>
        <w:tab/>
        <w:t xml:space="preserve">Grehan, K.; Ferrara, F.; Temperton, N. An optimised method for the production of MERS-CoV spike expressing viral pseudotypes. </w:t>
      </w:r>
      <w:r w:rsidRPr="007D58E1">
        <w:rPr>
          <w:rFonts w:ascii="Palatino Linotype" w:hAnsi="Palatino Linotype"/>
          <w:i/>
          <w:iCs/>
          <w:noProof/>
          <w:sz w:val="18"/>
        </w:rPr>
        <w:t>MethodsX</w:t>
      </w:r>
      <w:r w:rsidRPr="007D58E1">
        <w:rPr>
          <w:rFonts w:ascii="Palatino Linotype" w:hAnsi="Palatino Linotype"/>
          <w:noProof/>
          <w:sz w:val="18"/>
        </w:rPr>
        <w:t xml:space="preserve"> </w:t>
      </w:r>
      <w:r w:rsidRPr="007D58E1">
        <w:rPr>
          <w:rFonts w:ascii="Palatino Linotype" w:hAnsi="Palatino Linotype"/>
          <w:b/>
          <w:bCs/>
          <w:noProof/>
          <w:sz w:val="18"/>
        </w:rPr>
        <w:t>2015</w:t>
      </w:r>
      <w:r w:rsidRPr="007D58E1">
        <w:rPr>
          <w:rFonts w:ascii="Palatino Linotype" w:hAnsi="Palatino Linotype"/>
          <w:noProof/>
          <w:sz w:val="18"/>
        </w:rPr>
        <w:t>, doi:10.1016/j.mex.2015.09.003.</w:t>
      </w:r>
    </w:p>
    <w:p w14:paraId="5A354B0F"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1. </w:t>
      </w:r>
      <w:r w:rsidRPr="007D58E1">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w:t>
      </w:r>
      <w:r w:rsidRPr="007D58E1">
        <w:rPr>
          <w:rFonts w:ascii="Palatino Linotype" w:hAnsi="Palatino Linotype"/>
          <w:noProof/>
          <w:sz w:val="18"/>
        </w:rPr>
        <w:lastRenderedPageBreak/>
        <w:t xml:space="preserve">conventional neutralization assay in human seroepidemiological studies. </w:t>
      </w:r>
      <w:r w:rsidRPr="007D58E1">
        <w:rPr>
          <w:rFonts w:ascii="Palatino Linotype" w:hAnsi="Palatino Linotype"/>
          <w:i/>
          <w:iCs/>
          <w:noProof/>
          <w:sz w:val="18"/>
        </w:rPr>
        <w:t>Access Microbiol.</w:t>
      </w:r>
      <w:r w:rsidRPr="007D58E1">
        <w:rPr>
          <w:rFonts w:ascii="Palatino Linotype" w:hAnsi="Palatino Linotype"/>
          <w:noProof/>
          <w:sz w:val="18"/>
        </w:rPr>
        <w:t xml:space="preserve"> </w:t>
      </w:r>
      <w:r w:rsidRPr="007D58E1">
        <w:rPr>
          <w:rFonts w:ascii="Palatino Linotype" w:hAnsi="Palatino Linotype"/>
          <w:b/>
          <w:bCs/>
          <w:noProof/>
          <w:sz w:val="18"/>
        </w:rPr>
        <w:t>2019</w:t>
      </w:r>
      <w:r w:rsidRPr="007D58E1">
        <w:rPr>
          <w:rFonts w:ascii="Palatino Linotype" w:hAnsi="Palatino Linotype"/>
          <w:noProof/>
          <w:sz w:val="18"/>
        </w:rPr>
        <w:t>, doi:10.1099/acmi.0.000057.</w:t>
      </w:r>
    </w:p>
    <w:p w14:paraId="498D68C6"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2. </w:t>
      </w:r>
      <w:r w:rsidRPr="007D58E1">
        <w:rPr>
          <w:rFonts w:ascii="Palatino Linotype" w:hAnsi="Palatino Linotype"/>
          <w:noProof/>
          <w:sz w:val="18"/>
        </w:rPr>
        <w:tab/>
        <w:t xml:space="preserve">Millet, J.; Whittaker, G. Murine Leukemia Virus (MLV)-based Coronavirus Spike-pseudotyped Particle Production and Infection. </w:t>
      </w:r>
      <w:r w:rsidRPr="007D58E1">
        <w:rPr>
          <w:rFonts w:ascii="Palatino Linotype" w:hAnsi="Palatino Linotype"/>
          <w:i/>
          <w:iCs/>
          <w:noProof/>
          <w:sz w:val="18"/>
        </w:rPr>
        <w:t>BIO-PROTOCOL</w:t>
      </w:r>
      <w:r w:rsidRPr="007D58E1">
        <w:rPr>
          <w:rFonts w:ascii="Palatino Linotype" w:hAnsi="Palatino Linotype"/>
          <w:noProof/>
          <w:sz w:val="18"/>
        </w:rPr>
        <w:t xml:space="preserve"> </w:t>
      </w:r>
      <w:r w:rsidRPr="007D58E1">
        <w:rPr>
          <w:rFonts w:ascii="Palatino Linotype" w:hAnsi="Palatino Linotype"/>
          <w:b/>
          <w:bCs/>
          <w:noProof/>
          <w:sz w:val="18"/>
        </w:rPr>
        <w:t>2016</w:t>
      </w:r>
      <w:r w:rsidRPr="007D58E1">
        <w:rPr>
          <w:rFonts w:ascii="Palatino Linotype" w:hAnsi="Palatino Linotype"/>
          <w:noProof/>
          <w:sz w:val="18"/>
        </w:rPr>
        <w:t>, doi:10.21769/bioprotoc.2035.</w:t>
      </w:r>
    </w:p>
    <w:p w14:paraId="50F9441A"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3. </w:t>
      </w:r>
      <w:r w:rsidRPr="007D58E1">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7D58E1">
        <w:rPr>
          <w:rFonts w:ascii="Palatino Linotype" w:hAnsi="Palatino Linotype"/>
          <w:i/>
          <w:iCs/>
          <w:noProof/>
          <w:sz w:val="18"/>
        </w:rPr>
        <w:t>Nat. Commun.</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38/s41467-020-15562-9.</w:t>
      </w:r>
    </w:p>
    <w:p w14:paraId="05B680E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4. </w:t>
      </w:r>
      <w:r w:rsidRPr="007D58E1">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2020.04.10.036418, doi:10.1101/2020.04.10.036418.</w:t>
      </w:r>
    </w:p>
    <w:p w14:paraId="457CB1A7"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5. </w:t>
      </w:r>
      <w:r w:rsidRPr="007D58E1">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2020.04.08.026948, doi:10.1101/2020.04.08.026948.</w:t>
      </w:r>
    </w:p>
    <w:p w14:paraId="5BB83E4A"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6. </w:t>
      </w:r>
      <w:r w:rsidRPr="007D58E1">
        <w:rPr>
          <w:rFonts w:ascii="Palatino Linotype" w:hAnsi="Palatino Linotype"/>
          <w:noProof/>
          <w:sz w:val="18"/>
        </w:rPr>
        <w:tab/>
        <w:t xml:space="preserve">Nie, J.; Li, Q.; Wu, J.; Zhao, C.; Hao, H.; Liu, H.; Zhang, L.; Nie, L.; Qin, H.; Wang, M.; et al. Establishment and validation of a pseudovirus neutralization assay for SARS-CoV-2. </w:t>
      </w:r>
      <w:r w:rsidRPr="007D58E1">
        <w:rPr>
          <w:rFonts w:ascii="Palatino Linotype" w:hAnsi="Palatino Linotype"/>
          <w:i/>
          <w:iCs/>
          <w:noProof/>
          <w:sz w:val="18"/>
        </w:rPr>
        <w:t>Emerg. Microbes Infect.</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80/22221751.2020.1743767.</w:t>
      </w:r>
    </w:p>
    <w:p w14:paraId="463A88EE"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7. </w:t>
      </w:r>
      <w:r w:rsidRPr="007D58E1">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7D58E1">
        <w:rPr>
          <w:rFonts w:ascii="Palatino Linotype" w:hAnsi="Palatino Linotype"/>
          <w:i/>
          <w:iCs/>
          <w:noProof/>
          <w:sz w:val="18"/>
        </w:rPr>
        <w:t>Cell</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16/j.cell.2020.02.052.</w:t>
      </w:r>
    </w:p>
    <w:p w14:paraId="4EA3E974"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8. </w:t>
      </w:r>
      <w:r w:rsidRPr="007D58E1">
        <w:rPr>
          <w:rFonts w:ascii="Palatino Linotype" w:hAnsi="Palatino Linotype"/>
          <w:noProof/>
          <w:sz w:val="18"/>
        </w:rPr>
        <w:tab/>
        <w:t xml:space="preserve">Wrapp, D.; Wang, N.; Corbett, K.S.; Goldsmith, J.A.; Hsieh, C.L.; Abiona, O.; Graham, B.S.; McLellan, J.S. Cryo-EM structure of the 2019-nCoV spike in the prefusion conformation. </w:t>
      </w:r>
      <w:r w:rsidRPr="007D58E1">
        <w:rPr>
          <w:rFonts w:ascii="Palatino Linotype" w:hAnsi="Palatino Linotype"/>
          <w:i/>
          <w:iCs/>
          <w:noProof/>
          <w:sz w:val="18"/>
        </w:rPr>
        <w:t>Science (80-. ).</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26/science.aax0902.</w:t>
      </w:r>
    </w:p>
    <w:p w14:paraId="013FDC90"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39. </w:t>
      </w:r>
      <w:r w:rsidRPr="007D58E1">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7D58E1">
        <w:rPr>
          <w:rFonts w:ascii="Palatino Linotype" w:hAnsi="Palatino Linotype"/>
          <w:i/>
          <w:iCs/>
          <w:noProof/>
          <w:sz w:val="18"/>
        </w:rPr>
        <w:t>Emerg. Microbes Infect.</w:t>
      </w:r>
      <w:r w:rsidRPr="007D58E1">
        <w:rPr>
          <w:rFonts w:ascii="Palatino Linotype" w:hAnsi="Palatino Linotype"/>
          <w:noProof/>
          <w:sz w:val="18"/>
        </w:rPr>
        <w:t xml:space="preserve"> 2020.</w:t>
      </w:r>
    </w:p>
    <w:p w14:paraId="09FD367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0. </w:t>
      </w:r>
      <w:r w:rsidRPr="007D58E1">
        <w:rPr>
          <w:rFonts w:ascii="Palatino Linotype" w:hAnsi="Palatino Linotype"/>
          <w:noProof/>
          <w:sz w:val="18"/>
        </w:rPr>
        <w:tab/>
        <w:t xml:space="preserve">Yuan, M.; Wu, N.C.; Zhu, X.; Lee, C.-C.D.; So, R.T.Y.; Lv, H.; Mok, C.K.P.; Wilson, I.A. A highly conserved cryptic epitope in the receptor-binding domains of SARS-CoV-2 and SARS-CoV. </w:t>
      </w:r>
      <w:r w:rsidRPr="007D58E1">
        <w:rPr>
          <w:rFonts w:ascii="Palatino Linotype" w:hAnsi="Palatino Linotype"/>
          <w:i/>
          <w:iCs/>
          <w:noProof/>
          <w:sz w:val="18"/>
        </w:rPr>
        <w:t>Science (80-. ).</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26/science.abb7269.</w:t>
      </w:r>
    </w:p>
    <w:p w14:paraId="52201966"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1. </w:t>
      </w:r>
      <w:r w:rsidRPr="007D58E1">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3.15.992883.</w:t>
      </w:r>
    </w:p>
    <w:p w14:paraId="347B480B"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2. </w:t>
      </w:r>
      <w:r w:rsidRPr="007D58E1">
        <w:rPr>
          <w:rFonts w:ascii="Palatino Linotype" w:hAnsi="Palatino Linotype"/>
          <w:noProof/>
          <w:sz w:val="18"/>
        </w:rPr>
        <w:tab/>
        <w:t xml:space="preserve">Wu, F.; Zhao, S.; Yu, B.; Chen, Y.M.; Wang, W.; Song, Z.G.; Hu, Y.; Tao, Z.W.; Tian, J.H.; Pei, Y.Y.; et al. A new coronavirus associated with human respiratory disease in China. </w:t>
      </w:r>
      <w:r w:rsidRPr="007D58E1">
        <w:rPr>
          <w:rFonts w:ascii="Palatino Linotype" w:hAnsi="Palatino Linotype"/>
          <w:i/>
          <w:iCs/>
          <w:noProof/>
          <w:sz w:val="18"/>
        </w:rPr>
        <w:t>Nature</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38/s41586-020-2008-3.</w:t>
      </w:r>
    </w:p>
    <w:p w14:paraId="78879207"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3. </w:t>
      </w:r>
      <w:r w:rsidRPr="007D58E1">
        <w:rPr>
          <w:rFonts w:ascii="Palatino Linotype" w:hAnsi="Palatino Linotype"/>
          <w:noProof/>
          <w:sz w:val="18"/>
        </w:rPr>
        <w:tab/>
        <w:t xml:space="preserve">McBride, C.E.; Li, J.; Machamer, C.E. The Cytoplasmic Tail of the Severe Acute Respiratory Syndrome </w:t>
      </w:r>
      <w:r w:rsidRPr="007D58E1">
        <w:rPr>
          <w:rFonts w:ascii="Palatino Linotype" w:hAnsi="Palatino Linotype"/>
          <w:noProof/>
          <w:sz w:val="18"/>
        </w:rPr>
        <w:lastRenderedPageBreak/>
        <w:t xml:space="preserve">Coronavirus Spike Protein Contains a Novel Endoplasmic Reticulum Retrieval Signal That Binds COPI and Promotes Interaction with Membrane Protein. </w:t>
      </w:r>
      <w:r w:rsidRPr="007D58E1">
        <w:rPr>
          <w:rFonts w:ascii="Palatino Linotype" w:hAnsi="Palatino Linotype"/>
          <w:i/>
          <w:iCs/>
          <w:noProof/>
          <w:sz w:val="18"/>
        </w:rPr>
        <w:t>J. Virol.</w:t>
      </w:r>
      <w:r w:rsidRPr="007D58E1">
        <w:rPr>
          <w:rFonts w:ascii="Palatino Linotype" w:hAnsi="Palatino Linotype"/>
          <w:noProof/>
          <w:sz w:val="18"/>
        </w:rPr>
        <w:t xml:space="preserve"> </w:t>
      </w:r>
      <w:r w:rsidRPr="007D58E1">
        <w:rPr>
          <w:rFonts w:ascii="Palatino Linotype" w:hAnsi="Palatino Linotype"/>
          <w:b/>
          <w:bCs/>
          <w:noProof/>
          <w:sz w:val="18"/>
        </w:rPr>
        <w:t>2007</w:t>
      </w:r>
      <w:r w:rsidRPr="007D58E1">
        <w:rPr>
          <w:rFonts w:ascii="Palatino Linotype" w:hAnsi="Palatino Linotype"/>
          <w:noProof/>
          <w:sz w:val="18"/>
        </w:rPr>
        <w:t>, doi:10.1128/jvi.02146-06.</w:t>
      </w:r>
    </w:p>
    <w:p w14:paraId="03FA140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4. </w:t>
      </w:r>
      <w:r w:rsidRPr="007D58E1">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7D58E1">
        <w:rPr>
          <w:rFonts w:ascii="Palatino Linotype" w:hAnsi="Palatino Linotype"/>
          <w:i/>
          <w:iCs/>
          <w:noProof/>
          <w:sz w:val="18"/>
        </w:rPr>
        <w:t>J. Virol.</w:t>
      </w:r>
      <w:r w:rsidRPr="007D58E1">
        <w:rPr>
          <w:rFonts w:ascii="Palatino Linotype" w:hAnsi="Palatino Linotype"/>
          <w:noProof/>
          <w:sz w:val="18"/>
        </w:rPr>
        <w:t xml:space="preserve"> </w:t>
      </w:r>
      <w:r w:rsidRPr="007D58E1">
        <w:rPr>
          <w:rFonts w:ascii="Palatino Linotype" w:hAnsi="Palatino Linotype"/>
          <w:b/>
          <w:bCs/>
          <w:noProof/>
          <w:sz w:val="18"/>
        </w:rPr>
        <w:t>2004</w:t>
      </w:r>
      <w:r w:rsidRPr="007D58E1">
        <w:rPr>
          <w:rFonts w:ascii="Palatino Linotype" w:hAnsi="Palatino Linotype"/>
          <w:noProof/>
          <w:sz w:val="18"/>
        </w:rPr>
        <w:t>, doi:10.1128/jvi.78.17.9007-9015.2004.</w:t>
      </w:r>
    </w:p>
    <w:p w14:paraId="2BDFF3CA"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5. </w:t>
      </w:r>
      <w:r w:rsidRPr="007D58E1">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7D58E1">
        <w:rPr>
          <w:rFonts w:ascii="Palatino Linotype" w:hAnsi="Palatino Linotype"/>
          <w:i/>
          <w:iCs/>
          <w:noProof/>
          <w:sz w:val="18"/>
        </w:rPr>
        <w:t>J. Gen. Virol.</w:t>
      </w:r>
      <w:r w:rsidRPr="007D58E1">
        <w:rPr>
          <w:rFonts w:ascii="Palatino Linotype" w:hAnsi="Palatino Linotype"/>
          <w:noProof/>
          <w:sz w:val="18"/>
        </w:rPr>
        <w:t xml:space="preserve"> </w:t>
      </w:r>
      <w:r w:rsidRPr="007D58E1">
        <w:rPr>
          <w:rFonts w:ascii="Palatino Linotype" w:hAnsi="Palatino Linotype"/>
          <w:b/>
          <w:bCs/>
          <w:noProof/>
          <w:sz w:val="18"/>
        </w:rPr>
        <w:t>2009</w:t>
      </w:r>
      <w:r w:rsidRPr="007D58E1">
        <w:rPr>
          <w:rFonts w:ascii="Palatino Linotype" w:hAnsi="Palatino Linotype"/>
          <w:noProof/>
          <w:sz w:val="18"/>
        </w:rPr>
        <w:t>, doi:10.1099/vir.0.009704-0.</w:t>
      </w:r>
    </w:p>
    <w:p w14:paraId="499867A5"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6. </w:t>
      </w:r>
      <w:r w:rsidRPr="007D58E1">
        <w:rPr>
          <w:rFonts w:ascii="Palatino Linotype" w:hAnsi="Palatino Linotype"/>
          <w:noProof/>
          <w:sz w:val="18"/>
        </w:rPr>
        <w:tab/>
        <w:t xml:space="preserve">Jiang, W.; Hua, R.; Wei, M.; Li, C.; Qiu, Z.; Yang, X.; Zhang, C. An optimized method for high-titer lentivirus preparations without ultracentrifugation. </w:t>
      </w:r>
      <w:r w:rsidRPr="007D58E1">
        <w:rPr>
          <w:rFonts w:ascii="Palatino Linotype" w:hAnsi="Palatino Linotype"/>
          <w:i/>
          <w:iCs/>
          <w:noProof/>
          <w:sz w:val="18"/>
        </w:rPr>
        <w:t>Sci. Rep.</w:t>
      </w:r>
      <w:r w:rsidRPr="007D58E1">
        <w:rPr>
          <w:rFonts w:ascii="Palatino Linotype" w:hAnsi="Palatino Linotype"/>
          <w:noProof/>
          <w:sz w:val="18"/>
        </w:rPr>
        <w:t xml:space="preserve"> </w:t>
      </w:r>
      <w:r w:rsidRPr="007D58E1">
        <w:rPr>
          <w:rFonts w:ascii="Palatino Linotype" w:hAnsi="Palatino Linotype"/>
          <w:b/>
          <w:bCs/>
          <w:noProof/>
          <w:sz w:val="18"/>
        </w:rPr>
        <w:t>2015</w:t>
      </w:r>
      <w:r w:rsidRPr="007D58E1">
        <w:rPr>
          <w:rFonts w:ascii="Palatino Linotype" w:hAnsi="Palatino Linotype"/>
          <w:noProof/>
          <w:sz w:val="18"/>
        </w:rPr>
        <w:t>, doi:10.1038/srep13875.</w:t>
      </w:r>
    </w:p>
    <w:p w14:paraId="76CD07EB"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7. </w:t>
      </w:r>
      <w:r w:rsidRPr="007D58E1">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7D58E1">
        <w:rPr>
          <w:rFonts w:ascii="Palatino Linotype" w:hAnsi="Palatino Linotype"/>
          <w:i/>
          <w:iCs/>
          <w:noProof/>
          <w:sz w:val="18"/>
        </w:rPr>
        <w:t>BMC Biotechnol.</w:t>
      </w:r>
      <w:r w:rsidRPr="007D58E1">
        <w:rPr>
          <w:rFonts w:ascii="Palatino Linotype" w:hAnsi="Palatino Linotype"/>
          <w:noProof/>
          <w:sz w:val="18"/>
        </w:rPr>
        <w:t xml:space="preserve"> </w:t>
      </w:r>
      <w:r w:rsidRPr="007D58E1">
        <w:rPr>
          <w:rFonts w:ascii="Palatino Linotype" w:hAnsi="Palatino Linotype"/>
          <w:b/>
          <w:bCs/>
          <w:noProof/>
          <w:sz w:val="18"/>
        </w:rPr>
        <w:t>2013</w:t>
      </w:r>
      <w:r w:rsidRPr="007D58E1">
        <w:rPr>
          <w:rFonts w:ascii="Palatino Linotype" w:hAnsi="Palatino Linotype"/>
          <w:noProof/>
          <w:sz w:val="18"/>
        </w:rPr>
        <w:t>, doi:10.1186/1472-6750-13-98.</w:t>
      </w:r>
    </w:p>
    <w:p w14:paraId="32B5C08D"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8. </w:t>
      </w:r>
      <w:r w:rsidRPr="007D58E1">
        <w:rPr>
          <w:rFonts w:ascii="Palatino Linotype" w:hAnsi="Palatino Linotype"/>
          <w:noProof/>
          <w:sz w:val="18"/>
        </w:rPr>
        <w:tab/>
        <w:t xml:space="preserve">Lei, C.; Fu, W.; Qian, K.; Li, T.; Zhang, S.; Ding, M.; Hu, S. Potent neutralization of 2019 novel coronavirus by recombinant ACE2-Ig. </w:t>
      </w:r>
      <w:r w:rsidRPr="007D58E1">
        <w:rPr>
          <w:rFonts w:ascii="Palatino Linotype" w:hAnsi="Palatino Linotype"/>
          <w:i/>
          <w:iCs/>
          <w:noProof/>
          <w:sz w:val="18"/>
        </w:rPr>
        <w:t>bioRxiv</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101/2020.02.01.929976.</w:t>
      </w:r>
    </w:p>
    <w:p w14:paraId="01A8B692"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49. </w:t>
      </w:r>
      <w:r w:rsidRPr="007D58E1">
        <w:rPr>
          <w:rFonts w:ascii="Palatino Linotype" w:hAnsi="Palatino Linotype"/>
          <w:noProof/>
          <w:sz w:val="18"/>
        </w:rPr>
        <w:tab/>
        <w:t xml:space="preserve">Denning, W.; Das, S.; Guo, S.; Xu, J.; Kappes, J.C.; Hel, Z. Optimization of the transductional efficiency of lentiviral vectors: Effect of sera and polycations. </w:t>
      </w:r>
      <w:r w:rsidRPr="007D58E1">
        <w:rPr>
          <w:rFonts w:ascii="Palatino Linotype" w:hAnsi="Palatino Linotype"/>
          <w:i/>
          <w:iCs/>
          <w:noProof/>
          <w:sz w:val="18"/>
        </w:rPr>
        <w:t>Mol. Biotechnol.</w:t>
      </w:r>
      <w:r w:rsidRPr="007D58E1">
        <w:rPr>
          <w:rFonts w:ascii="Palatino Linotype" w:hAnsi="Palatino Linotype"/>
          <w:noProof/>
          <w:sz w:val="18"/>
        </w:rPr>
        <w:t xml:space="preserve"> </w:t>
      </w:r>
      <w:r w:rsidRPr="007D58E1">
        <w:rPr>
          <w:rFonts w:ascii="Palatino Linotype" w:hAnsi="Palatino Linotype"/>
          <w:b/>
          <w:bCs/>
          <w:noProof/>
          <w:sz w:val="18"/>
        </w:rPr>
        <w:t>2013</w:t>
      </w:r>
      <w:r w:rsidRPr="007D58E1">
        <w:rPr>
          <w:rFonts w:ascii="Palatino Linotype" w:hAnsi="Palatino Linotype"/>
          <w:noProof/>
          <w:sz w:val="18"/>
        </w:rPr>
        <w:t>, doi:10.1007/s12033-012-9528-5.</w:t>
      </w:r>
    </w:p>
    <w:p w14:paraId="4070AE3F" w14:textId="77777777" w:rsidR="007D58E1" w:rsidRPr="007D58E1" w:rsidRDefault="007D58E1" w:rsidP="007D58E1">
      <w:pPr>
        <w:widowControl w:val="0"/>
        <w:autoSpaceDE w:val="0"/>
        <w:autoSpaceDN w:val="0"/>
        <w:adjustRightInd w:val="0"/>
        <w:spacing w:after="240" w:line="240" w:lineRule="atLeast"/>
        <w:ind w:left="640" w:hanging="640"/>
        <w:rPr>
          <w:rFonts w:ascii="Palatino Linotype" w:hAnsi="Palatino Linotype"/>
          <w:noProof/>
          <w:sz w:val="18"/>
        </w:rPr>
      </w:pPr>
      <w:r w:rsidRPr="007D58E1">
        <w:rPr>
          <w:rFonts w:ascii="Palatino Linotype" w:hAnsi="Palatino Linotype"/>
          <w:noProof/>
          <w:sz w:val="18"/>
        </w:rPr>
        <w:t xml:space="preserve">50. </w:t>
      </w:r>
      <w:r w:rsidRPr="007D58E1">
        <w:rPr>
          <w:rFonts w:ascii="Palatino Linotype" w:hAnsi="Palatino Linotype"/>
          <w:noProof/>
          <w:sz w:val="18"/>
        </w:rPr>
        <w:tab/>
        <w:t xml:space="preserve">Chin, A.W.H.; Chu, J.T.S.; Perera, M.R.A.; Hui, K.P.Y.; Yen, H.-L.; Chan, M.C.W.; Peiris, M.; Poon, L.L.M. Stability of SARS-CoV-2 in different environmental conditions. </w:t>
      </w:r>
      <w:r w:rsidRPr="007D58E1">
        <w:rPr>
          <w:rFonts w:ascii="Palatino Linotype" w:hAnsi="Palatino Linotype"/>
          <w:i/>
          <w:iCs/>
          <w:noProof/>
          <w:sz w:val="18"/>
        </w:rPr>
        <w:t>The Lancet Microbe</w:t>
      </w:r>
      <w:r w:rsidRPr="007D58E1">
        <w:rPr>
          <w:rFonts w:ascii="Palatino Linotype" w:hAnsi="Palatino Linotype"/>
          <w:noProof/>
          <w:sz w:val="18"/>
        </w:rPr>
        <w:t xml:space="preserve"> </w:t>
      </w:r>
      <w:r w:rsidRPr="007D58E1">
        <w:rPr>
          <w:rFonts w:ascii="Palatino Linotype" w:hAnsi="Palatino Linotype"/>
          <w:b/>
          <w:bCs/>
          <w:noProof/>
          <w:sz w:val="18"/>
        </w:rPr>
        <w:t>2020</w:t>
      </w:r>
      <w:r w:rsidRPr="007D58E1">
        <w:rPr>
          <w:rFonts w:ascii="Palatino Linotype" w:hAnsi="Palatino Linotype"/>
          <w:noProof/>
          <w:sz w:val="18"/>
        </w:rPr>
        <w:t>, doi:10.1016/s2666-5247(20)30003-3.</w:t>
      </w:r>
    </w:p>
    <w:p w14:paraId="4540212C" w14:textId="3DD96B00" w:rsidR="00FD4509" w:rsidRDefault="00F15C55" w:rsidP="007D58E1">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2"/>
      <w:headerReference w:type="default" r:id="rId33"/>
      <w:foot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loom PhD, Jesse D" w:date="2020-04-17T06:59:00Z" w:initials="BPJD">
    <w:p w14:paraId="557F6B32" w14:textId="3188822F" w:rsidR="006A6C09" w:rsidRDefault="006A6C09">
      <w:pPr>
        <w:pStyle w:val="CommentText"/>
      </w:pPr>
      <w:r>
        <w:rPr>
          <w:rStyle w:val="CommentReference"/>
        </w:rPr>
        <w:annotationRef/>
      </w:r>
      <w:r>
        <w:t>Better images in progress.</w:t>
      </w:r>
      <w:r w:rsidR="00955E7D">
        <w:t xml:space="preserve"> Kate, if we can’t get decent images soon, we should just drop this panel</w:t>
      </w:r>
      <w:r w:rsidR="00ED0B23">
        <w:t>. Or maybe Andrea can help you turn up the contrast on what you do take.</w:t>
      </w:r>
    </w:p>
  </w:comment>
  <w:comment w:id="4" w:author="Bloom PhD, Jesse D" w:date="2020-04-16T06:47:00Z" w:initials="BPJD">
    <w:p w14:paraId="718D8D1E" w14:textId="0E6A51BE" w:rsidR="007E6A2F" w:rsidRDefault="007E6A2F">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w:t>
      </w:r>
      <w:proofErr w:type="spellStart"/>
      <w:r>
        <w:t>HAtail</w:t>
      </w:r>
      <w:proofErr w:type="spellEnd"/>
      <w:r>
        <w:t>”. Also, Adam points out x-axis should be “plasma dilution”</w:t>
      </w:r>
    </w:p>
  </w:comment>
  <w:comment w:id="5" w:author="Bloom PhD, Jesse D" w:date="2020-04-16T10:24:00Z" w:initials="BPJD">
    <w:p w14:paraId="5D611F2F" w14:textId="5B1DA95A" w:rsidR="007E6A2F" w:rsidRDefault="007E6A2F">
      <w:pPr>
        <w:pStyle w:val="CommentText"/>
      </w:pPr>
      <w:r>
        <w:rPr>
          <w:rStyle w:val="CommentReference"/>
        </w:rPr>
        <w:annotationRef/>
      </w:r>
      <w:r>
        <w:t>Most patients are in the range 1:500 to 1:4000, which seems like the range our final IC50 will fall in? If so, this text is OK.</w:t>
      </w:r>
    </w:p>
  </w:comment>
  <w:comment w:id="6" w:author="Bloom PhD, Jesse D" w:date="2020-04-16T10:11:00Z" w:initials="BPJD">
    <w:p w14:paraId="2CC836D6" w14:textId="18BE6242" w:rsidR="007E6A2F" w:rsidRDefault="007E6A2F">
      <w:pPr>
        <w:pStyle w:val="CommentText"/>
      </w:pPr>
      <w:r>
        <w:rPr>
          <w:rStyle w:val="CommentReference"/>
        </w:rPr>
        <w:annotationRef/>
      </w:r>
      <w:r>
        <w:t>The values reported in this prior paper are about 0.1 ug/ml, so as long as we are close that I think this text is OK.</w:t>
      </w:r>
    </w:p>
  </w:comment>
  <w:comment w:id="7" w:author="Kate D Crawford" w:date="2020-04-17T00:24:00Z" w:initials="KDC">
    <w:p w14:paraId="3059E40C" w14:textId="7010794A" w:rsidR="007E6A2F" w:rsidRDefault="007E6A2F">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comment>
  <w:comment w:id="8" w:author="Kate D Crawford" w:date="2020-04-17T02:03:00Z" w:initials="KDC">
    <w:p w14:paraId="358350A5" w14:textId="66146901" w:rsidR="007E6A2F" w:rsidRDefault="007E6A2F">
      <w:pPr>
        <w:pStyle w:val="CommentText"/>
      </w:pPr>
      <w:r>
        <w:rPr>
          <w:rStyle w:val="CommentReference"/>
        </w:rPr>
        <w:annotationRef/>
      </w:r>
      <w:r>
        <w:t xml:space="preserve">Clearly not done, but I need to go to sleep. </w:t>
      </w:r>
    </w:p>
    <w:p w14:paraId="0041C667" w14:textId="60A02EC5" w:rsidR="007E6A2F" w:rsidRDefault="007E6A2F">
      <w:pPr>
        <w:pStyle w:val="CommentText"/>
      </w:pPr>
      <w:r>
        <w:t>This is generally the outline of what I was thinking though.</w:t>
      </w:r>
    </w:p>
  </w:comment>
  <w:comment w:id="9" w:author="Bloom PhD, Jesse D" w:date="2020-04-16T15:59:00Z" w:initials="BPJD">
    <w:p w14:paraId="06675C80" w14:textId="1852EA3D" w:rsidR="007E6A2F" w:rsidRDefault="007E6A2F">
      <w:pPr>
        <w:pStyle w:val="CommentText"/>
      </w:pPr>
      <w:r>
        <w:rPr>
          <w:rStyle w:val="CommentReference"/>
        </w:rPr>
        <w:annotationRef/>
      </w:r>
      <w:proofErr w:type="gramStart"/>
      <w:r>
        <w:t>Also</w:t>
      </w:r>
      <w:proofErr w:type="gramEnd"/>
      <w:r>
        <w:t xml:space="preserve"> exactly what settings are done to read it? And then say, “We used a Tecan X with …”</w:t>
      </w:r>
    </w:p>
  </w:comment>
  <w:comment w:id="10" w:author="Kate D Crawford" w:date="2020-04-17T02:12:00Z" w:initials="KDC">
    <w:p w14:paraId="4B00A053" w14:textId="77777777" w:rsidR="007E6A2F" w:rsidRDefault="007E6A2F">
      <w:pPr>
        <w:pStyle w:val="CommentText"/>
      </w:pPr>
      <w:r>
        <w:rPr>
          <w:rStyle w:val="CommentReference"/>
        </w:rPr>
        <w:annotationRef/>
      </w:r>
      <w:r>
        <w:t>I forgot to look this up today. I will get it tomorrow</w:t>
      </w:r>
    </w:p>
    <w:p w14:paraId="62105710" w14:textId="69ED2DBD" w:rsidR="0048493D" w:rsidRDefault="0048493D">
      <w:pPr>
        <w:pStyle w:val="CommentText"/>
      </w:pPr>
    </w:p>
  </w:comment>
  <w:comment w:id="11" w:author="Bloom PhD, Jesse D" w:date="2020-04-17T07:06:00Z" w:initials="BPJD">
    <w:p w14:paraId="4667DA3E" w14:textId="3ACB3537" w:rsidR="0048493D" w:rsidRDefault="0048493D">
      <w:pPr>
        <w:pStyle w:val="CommentText"/>
      </w:pPr>
      <w:r>
        <w:rPr>
          <w:rStyle w:val="CommentReference"/>
        </w:rPr>
        <w:annotationRef/>
      </w:r>
      <w:r>
        <w:t xml:space="preserve">And I mainly mean not the Tecan model, but what are you actual reading? Is it just a single luminescence setting, or is there any sort of wavelength or anything that is </w:t>
      </w:r>
      <w:proofErr w:type="gramStart"/>
      <w:r>
        <w:t>specified.</w:t>
      </w:r>
      <w:proofErr w:type="gramEnd"/>
      <w:r>
        <w:t xml:space="preserve"> That is the important part.</w:t>
      </w:r>
    </w:p>
  </w:comment>
  <w:comment w:id="12" w:author="Bloom PhD, Jesse D" w:date="2020-04-17T07:03:00Z" w:initials="BPJD">
    <w:p w14:paraId="168972F4" w14:textId="59F7B050" w:rsidR="00726800" w:rsidRDefault="00726800">
      <w:pPr>
        <w:pStyle w:val="CommentText"/>
      </w:pPr>
      <w:r>
        <w:rPr>
          <w:rStyle w:val="CommentReference"/>
        </w:rPr>
        <w:annotationRef/>
      </w:r>
      <w:r w:rsidR="00AD79A2">
        <w:t>Orient this correctly. It is standard that 96-well plates have 8 rows and 12 columns, but you are showing it with 8 columns and 12 rows.</w:t>
      </w:r>
    </w:p>
  </w:comment>
  <w:comment w:id="13" w:author="Kate D Crawford" w:date="2020-04-17T02:13:00Z" w:initials="KDC">
    <w:p w14:paraId="1E02734C" w14:textId="4DAD129A" w:rsidR="007E6A2F" w:rsidRDefault="007E6A2F">
      <w:pPr>
        <w:pStyle w:val="CommentText"/>
      </w:pPr>
      <w:r>
        <w:rPr>
          <w:rStyle w:val="CommentReference"/>
        </w:rPr>
        <w:annotationRef/>
      </w:r>
      <w:r>
        <w:t>Will find this info tomorrow</w:t>
      </w:r>
    </w:p>
  </w:comment>
  <w:comment w:id="14" w:author="Bloom PhD, Jesse D" w:date="2020-04-16T07:31:00Z" w:initials="BPJD">
    <w:p w14:paraId="7B268B4F" w14:textId="77777777" w:rsidR="007E6A2F" w:rsidRDefault="007E6A2F" w:rsidP="00FF32C4">
      <w:pPr>
        <w:pStyle w:val="CommentText"/>
      </w:pPr>
      <w:r>
        <w:rPr>
          <w:rStyle w:val="CommentReference"/>
        </w:rPr>
        <w:annotationRef/>
      </w:r>
      <w:r>
        <w:t>Kate, can you clarify if Figure 4B used soluble ACE2 that was still fused to Fc or if the Fc tag had been removed? If tag is still there, we should update Figure 4 legend and the relevant text to say this.</w:t>
      </w:r>
    </w:p>
  </w:comment>
  <w:comment w:id="15" w:author="Bloom PhD, Jesse D" w:date="2020-04-14T10:49:00Z" w:initials="BPJD">
    <w:p w14:paraId="4997E5AD" w14:textId="5CF82C55" w:rsidR="007E6A2F" w:rsidRDefault="007E6A2F">
      <w:pPr>
        <w:pStyle w:val="CommentText"/>
      </w:pPr>
      <w:r>
        <w:rPr>
          <w:rStyle w:val="CommentReference"/>
        </w:rPr>
        <w:annotationRef/>
      </w:r>
      <w:r>
        <w:t>Any additional funding for non-Bloom lab authors?</w:t>
      </w:r>
    </w:p>
  </w:comment>
  <w:comment w:id="16" w:author="Bloom PhD, Jesse D" w:date="2020-04-14T10:45:00Z" w:initials="BPJD">
    <w:p w14:paraId="062D8CFD" w14:textId="5AFEA063" w:rsidR="007E6A2F" w:rsidRDefault="007E6A2F">
      <w:pPr>
        <w:pStyle w:val="CommentText"/>
      </w:pPr>
      <w:r>
        <w:rPr>
          <w:rStyle w:val="CommentReference"/>
        </w:rPr>
        <w:annotationRef/>
      </w:r>
      <w:r>
        <w:t>We should confirm this is true for 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7F6B32" w15:done="0"/>
  <w15:commentEx w15:paraId="718D8D1E" w15:done="0"/>
  <w15:commentEx w15:paraId="5D611F2F" w15:done="0"/>
  <w15:commentEx w15:paraId="2CC836D6" w15:done="0"/>
  <w15:commentEx w15:paraId="3059E40C" w15:paraIdParent="2CC836D6" w15:done="0"/>
  <w15:commentEx w15:paraId="0041C667" w15:done="0"/>
  <w15:commentEx w15:paraId="06675C80" w15:done="0"/>
  <w15:commentEx w15:paraId="62105710" w15:paraIdParent="06675C80" w15:done="0"/>
  <w15:commentEx w15:paraId="4667DA3E" w15:paraIdParent="06675C80" w15:done="0"/>
  <w15:commentEx w15:paraId="168972F4" w15:done="0"/>
  <w15:commentEx w15:paraId="1E02734C" w15:done="0"/>
  <w15:commentEx w15:paraId="7B268B4F"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2FDC6" w16cex:dateUtc="2020-04-16T22:52:00Z"/>
  <w16cex:commentExtensible w16cex:durableId="2242FF24" w16cex:dateUtc="2020-04-16T22:58:00Z"/>
  <w16cex:commentExtensible w16cex:durableId="2242FF78" w16cex:dateUtc="2020-04-16T22:59:00Z"/>
  <w16cex:commentExtensible w16cex:durableId="2242FF60" w16cex:dateUtc="2020-04-16T22:59:00Z"/>
  <w16cex:commentExtensible w16cex:durableId="2242FFEF" w16cex:dateUtc="2020-04-16T23:01:00Z"/>
  <w16cex:commentExtensible w16cex:durableId="2243003B" w16cex:dateUtc="2020-04-16T23:03:00Z"/>
  <w16cex:commentExtensible w16cex:durableId="22430061" w16cex:dateUtc="2020-04-16T23:03: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7F6B32" w16cid:durableId="2243D25A"/>
  <w16cid:commentId w16cid:paraId="718D8D1E" w16cid:durableId="22427E08"/>
  <w16cid:commentId w16cid:paraId="5D611F2F" w16cid:durableId="2242B0CF"/>
  <w16cid:commentId w16cid:paraId="2CC836D6" w16cid:durableId="2242ADCC"/>
  <w16cid:commentId w16cid:paraId="3059E40C" w16cid:durableId="224375C9"/>
  <w16cid:commentId w16cid:paraId="0041C667" w16cid:durableId="22438CE6"/>
  <w16cid:commentId w16cid:paraId="06675C80" w16cid:durableId="2242FF78"/>
  <w16cid:commentId w16cid:paraId="62105710" w16cid:durableId="22438F29"/>
  <w16cid:commentId w16cid:paraId="4667DA3E" w16cid:durableId="2243D40B"/>
  <w16cid:commentId w16cid:paraId="168972F4" w16cid:durableId="2243D327"/>
  <w16cid:commentId w16cid:paraId="1E02734C" w16cid:durableId="22438F4D"/>
  <w16cid:commentId w16cid:paraId="7B268B4F" w16cid:durableId="22428844"/>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27E01" w14:textId="77777777" w:rsidR="00254990" w:rsidRDefault="00254990">
      <w:pPr>
        <w:spacing w:line="240" w:lineRule="auto"/>
      </w:pPr>
      <w:r>
        <w:separator/>
      </w:r>
    </w:p>
  </w:endnote>
  <w:endnote w:type="continuationSeparator" w:id="0">
    <w:p w14:paraId="3D2C94DA" w14:textId="77777777" w:rsidR="00254990" w:rsidRDefault="002549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7E6A2F" w:rsidRPr="00CF0CC9" w:rsidRDefault="007E6A2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7E6A2F" w:rsidRPr="00372FCD" w:rsidRDefault="007E6A2F"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0D069" w14:textId="77777777" w:rsidR="00254990" w:rsidRDefault="00254990">
      <w:pPr>
        <w:spacing w:line="240" w:lineRule="auto"/>
      </w:pPr>
      <w:r>
        <w:separator/>
      </w:r>
    </w:p>
  </w:footnote>
  <w:footnote w:type="continuationSeparator" w:id="0">
    <w:p w14:paraId="57885928" w14:textId="77777777" w:rsidR="00254990" w:rsidRDefault="002549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7E6A2F" w:rsidRDefault="007E6A2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7E6A2F" w:rsidRPr="00EE746E" w:rsidRDefault="007E6A2F"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7E6A2F" w:rsidRDefault="007E6A2F"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299B"/>
    <w:rsid w:val="00015111"/>
    <w:rsid w:val="00020AC4"/>
    <w:rsid w:val="00021BB0"/>
    <w:rsid w:val="00022890"/>
    <w:rsid w:val="00032B6A"/>
    <w:rsid w:val="00034B84"/>
    <w:rsid w:val="00035075"/>
    <w:rsid w:val="000379D9"/>
    <w:rsid w:val="00037AD7"/>
    <w:rsid w:val="0004008C"/>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B36E1"/>
    <w:rsid w:val="001C3BDF"/>
    <w:rsid w:val="001D1AFE"/>
    <w:rsid w:val="001D20FA"/>
    <w:rsid w:val="001D7553"/>
    <w:rsid w:val="001E0EF6"/>
    <w:rsid w:val="001E1AEB"/>
    <w:rsid w:val="001E2025"/>
    <w:rsid w:val="001E2687"/>
    <w:rsid w:val="001E2AEB"/>
    <w:rsid w:val="001E516B"/>
    <w:rsid w:val="001E7856"/>
    <w:rsid w:val="001F01CF"/>
    <w:rsid w:val="001F08EA"/>
    <w:rsid w:val="001F1F62"/>
    <w:rsid w:val="001F3E85"/>
    <w:rsid w:val="00211D56"/>
    <w:rsid w:val="00212C49"/>
    <w:rsid w:val="00214E4B"/>
    <w:rsid w:val="00215D8D"/>
    <w:rsid w:val="00216F03"/>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5782"/>
    <w:rsid w:val="005F62B7"/>
    <w:rsid w:val="005F63B1"/>
    <w:rsid w:val="00600129"/>
    <w:rsid w:val="006018C6"/>
    <w:rsid w:val="00605102"/>
    <w:rsid w:val="00605AC9"/>
    <w:rsid w:val="006118B2"/>
    <w:rsid w:val="0061281F"/>
    <w:rsid w:val="00614E57"/>
    <w:rsid w:val="0062401A"/>
    <w:rsid w:val="00627F2D"/>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7036BA"/>
    <w:rsid w:val="007049A4"/>
    <w:rsid w:val="00712772"/>
    <w:rsid w:val="00712845"/>
    <w:rsid w:val="00721CC6"/>
    <w:rsid w:val="00723933"/>
    <w:rsid w:val="00724714"/>
    <w:rsid w:val="00726800"/>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55C3"/>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D58E1"/>
    <w:rsid w:val="007E6A2F"/>
    <w:rsid w:val="007E6D20"/>
    <w:rsid w:val="007E75E8"/>
    <w:rsid w:val="007E7880"/>
    <w:rsid w:val="007F6277"/>
    <w:rsid w:val="007F7C8C"/>
    <w:rsid w:val="00804145"/>
    <w:rsid w:val="0081243C"/>
    <w:rsid w:val="008176DB"/>
    <w:rsid w:val="00820D4F"/>
    <w:rsid w:val="00823EA9"/>
    <w:rsid w:val="008250B5"/>
    <w:rsid w:val="00827475"/>
    <w:rsid w:val="00836E45"/>
    <w:rsid w:val="00837DD2"/>
    <w:rsid w:val="0084229B"/>
    <w:rsid w:val="00842E21"/>
    <w:rsid w:val="00843683"/>
    <w:rsid w:val="00845295"/>
    <w:rsid w:val="00847BD5"/>
    <w:rsid w:val="00852CBA"/>
    <w:rsid w:val="00853267"/>
    <w:rsid w:val="008566B4"/>
    <w:rsid w:val="00857F36"/>
    <w:rsid w:val="008607F7"/>
    <w:rsid w:val="00862C22"/>
    <w:rsid w:val="00865550"/>
    <w:rsid w:val="00876D41"/>
    <w:rsid w:val="0088201B"/>
    <w:rsid w:val="0088228F"/>
    <w:rsid w:val="00883B09"/>
    <w:rsid w:val="00885B81"/>
    <w:rsid w:val="00891AB0"/>
    <w:rsid w:val="00892446"/>
    <w:rsid w:val="0089415F"/>
    <w:rsid w:val="00894DAD"/>
    <w:rsid w:val="0089577B"/>
    <w:rsid w:val="00895B2D"/>
    <w:rsid w:val="008A156C"/>
    <w:rsid w:val="008A7D6B"/>
    <w:rsid w:val="008B079D"/>
    <w:rsid w:val="008B4754"/>
    <w:rsid w:val="008B5100"/>
    <w:rsid w:val="008B62C7"/>
    <w:rsid w:val="008B7FF1"/>
    <w:rsid w:val="008C3246"/>
    <w:rsid w:val="008C572C"/>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6D57"/>
    <w:rsid w:val="00AD79A2"/>
    <w:rsid w:val="00AD7BA6"/>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15EA"/>
    <w:rsid w:val="00DA2CBB"/>
    <w:rsid w:val="00DA4227"/>
    <w:rsid w:val="00DA5CF6"/>
    <w:rsid w:val="00DB2DC5"/>
    <w:rsid w:val="00DB5E7E"/>
    <w:rsid w:val="00DC3931"/>
    <w:rsid w:val="00DC3DD0"/>
    <w:rsid w:val="00DC668E"/>
    <w:rsid w:val="00DD0C0D"/>
    <w:rsid w:val="00DD3A2D"/>
    <w:rsid w:val="00DD56CF"/>
    <w:rsid w:val="00DD583E"/>
    <w:rsid w:val="00DE0A40"/>
    <w:rsid w:val="00DE57BF"/>
    <w:rsid w:val="00DE6E18"/>
    <w:rsid w:val="00DE70D7"/>
    <w:rsid w:val="00DF168B"/>
    <w:rsid w:val="00DF541D"/>
    <w:rsid w:val="00DF59A9"/>
    <w:rsid w:val="00E02D10"/>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4C76"/>
    <w:rsid w:val="00F140ED"/>
    <w:rsid w:val="00F15C55"/>
    <w:rsid w:val="00F17399"/>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png"/><Relationship Id="rId39" Type="http://schemas.openxmlformats.org/officeDocument/2006/relationships/theme" Target="theme/theme1.xml"/><Relationship Id="rId21" Type="http://schemas.openxmlformats.org/officeDocument/2006/relationships/image" Target="media/image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3.emf"/><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header" Target="header1.xm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www.beiresources.org/" TargetMode="External"/><Relationship Id="rId36" Type="http://schemas.openxmlformats.org/officeDocument/2006/relationships/footer" Target="footer2.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openxmlformats.org/officeDocument/2006/relationships/hyperlink" Target="https://github.com/jbloomlab/SARS-CoV-2_lentiviral_pseudotype/tree/master/plasmid_maps" TargetMode="External"/><Relationship Id="rId30" Type="http://schemas.openxmlformats.org/officeDocument/2006/relationships/hyperlink" Target="https://jbloomlab.github.io/neutcurve/" TargetMode="External"/><Relationship Id="rId35" Type="http://schemas.openxmlformats.org/officeDocument/2006/relationships/header" Target="header3.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6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B3DC3E8-3D64-F946-AB70-75B4CF13C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21</TotalTime>
  <Pages>14</Pages>
  <Words>48362</Words>
  <Characters>275670</Characters>
  <Application>Microsoft Office Word</Application>
  <DocSecurity>0</DocSecurity>
  <Lines>2297</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8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632</cp:revision>
  <dcterms:created xsi:type="dcterms:W3CDTF">2020-04-14T15:56:00Z</dcterms:created>
  <dcterms:modified xsi:type="dcterms:W3CDTF">2020-04-17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